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4C3D2691" w:rsidR="007A5A25" w:rsidRPr="0039721A" w:rsidRDefault="007A5A25" w:rsidP="007A5A25">
      <w:pPr>
        <w:spacing w:line="240" w:lineRule="auto"/>
        <w:jc w:val="right"/>
        <w:rPr>
          <w:rFonts w:ascii="Arial" w:hAnsi="Arial" w:cs="Arial"/>
        </w:rPr>
      </w:pPr>
      <w:del w:id="0" w:author="Pedro Moreira" w:date="2018-04-13T11:14:00Z">
        <w:r w:rsidRPr="0039721A" w:rsidDel="00B85B96">
          <w:rPr>
            <w:rFonts w:ascii="Arial" w:hAnsi="Arial" w:cs="Arial"/>
          </w:rPr>
          <w:delText xml:space="preserve">Trabalho </w:delText>
        </w:r>
      </w:del>
      <w:ins w:id="1" w:author="Pedro Moreira" w:date="2018-04-13T11:14:00Z">
        <w:r w:rsidR="00B85B96">
          <w:rPr>
            <w:rFonts w:ascii="Arial" w:hAnsi="Arial" w:cs="Arial"/>
          </w:rPr>
          <w:t>Dissertação</w:t>
        </w:r>
        <w:r w:rsidR="00B85B96" w:rsidRPr="0039721A">
          <w:rPr>
            <w:rFonts w:ascii="Arial" w:hAnsi="Arial" w:cs="Arial"/>
          </w:rPr>
          <w:t xml:space="preserve"> </w:t>
        </w:r>
      </w:ins>
      <w:del w:id="2" w:author="Pedro Moreira" w:date="2018-04-13T11:14:00Z">
        <w:r w:rsidDel="00B85B96">
          <w:rPr>
            <w:rFonts w:ascii="Arial" w:hAnsi="Arial" w:cs="Arial"/>
          </w:rPr>
          <w:delText xml:space="preserve">de Projeto </w:delText>
        </w:r>
      </w:del>
      <w:r w:rsidR="00AD3030" w:rsidRPr="0039721A">
        <w:rPr>
          <w:rFonts w:ascii="Arial" w:hAnsi="Arial" w:cs="Arial"/>
        </w:rPr>
        <w:t>efetuad</w:t>
      </w:r>
      <w:ins w:id="3" w:author="Pedro Moreira" w:date="2018-04-13T11:14:00Z">
        <w:r w:rsidR="00B85B96">
          <w:rPr>
            <w:rFonts w:ascii="Arial" w:hAnsi="Arial" w:cs="Arial"/>
          </w:rPr>
          <w:t>a</w:t>
        </w:r>
      </w:ins>
      <w:del w:id="4" w:author="Pedro Moreira" w:date="2018-04-13T11:14:00Z">
        <w:r w:rsidR="00AD3030" w:rsidRPr="0039721A" w:rsidDel="00B85B96">
          <w:rPr>
            <w:rFonts w:ascii="Arial" w:hAnsi="Arial" w:cs="Arial"/>
          </w:rPr>
          <w:delText>o</w:delText>
        </w:r>
      </w:del>
      <w:r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ins w:id="5" w:author="Pedro Moreira" w:date="2018-04-13T09:15:00Z">
        <w:r>
          <w:rPr>
            <w:rFonts w:ascii="Arial" w:hAnsi="Arial" w:cs="Arial"/>
            <w:color w:val="6D6E71"/>
          </w:rPr>
          <w:t xml:space="preserve">Professor </w:t>
        </w:r>
      </w:ins>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ins w:id="6" w:author="Pedro Moreira" w:date="2018-04-13T09:15:00Z">
        <w:r>
          <w:rPr>
            <w:rFonts w:ascii="Arial" w:hAnsi="Arial" w:cs="Arial"/>
            <w:color w:val="6D6E71"/>
          </w:rPr>
          <w:t xml:space="preserve">Mestre </w:t>
        </w:r>
      </w:ins>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7" w:displacedByCustomXml="prev"/>
        <w:p w14:paraId="222A7EEE" w14:textId="4D2C1543" w:rsidR="003B1627" w:rsidRPr="003A6DF6" w:rsidRDefault="003B1627">
          <w:pPr>
            <w:pStyle w:val="Cabealhodondice"/>
            <w:rPr>
              <w:lang w:val="en-US"/>
            </w:rPr>
          </w:pPr>
          <w:r w:rsidRPr="003A6DF6">
            <w:rPr>
              <w:lang w:val="en-US"/>
            </w:rPr>
            <w:t>Conteúdo</w:t>
          </w:r>
          <w:commentRangeEnd w:id="7"/>
          <w:r w:rsidR="00C97318">
            <w:rPr>
              <w:rStyle w:val="Refdecomentrio"/>
              <w:smallCaps w:val="0"/>
              <w:spacing w:val="0"/>
              <w:lang w:bidi="ar-SA"/>
            </w:rPr>
            <w:commentReference w:id="7"/>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A8326E">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A8326E">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A8326E">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A8326E">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A8326E">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A8326E">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A8326E">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A8326E">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A8326E">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A8326E">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A8326E">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A8326E">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A8326E">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A8326E">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A8326E">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A8326E">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A8326E">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A8326E">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A8326E">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A8326E">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A8326E">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A8326E">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A8326E">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A8326E">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A8326E">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A8326E">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A8326E">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A8326E">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A8326E">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A8326E">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A8326E">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A8326E">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A8326E">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A8326E">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A8326E">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A8326E">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A8326E">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A8326E">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A8326E">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A8326E">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A8326E">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A8326E">
      <w:pPr>
        <w:pStyle w:val="ndicedeilustraes"/>
        <w:tabs>
          <w:tab w:val="right" w:leader="dot" w:pos="9038"/>
        </w:tabs>
        <w:rPr>
          <w:rFonts w:eastAsiaTheme="minorEastAsia" w:cstheme="minorBidi"/>
          <w:caps w:val="0"/>
          <w:noProof/>
          <w:sz w:val="22"/>
          <w:szCs w:val="22"/>
          <w:lang w:eastAsia="pt-PT"/>
        </w:rPr>
      </w:pPr>
      <w:r>
        <w:fldChar w:fldCharType="begin"/>
      </w:r>
      <w:r w:rsidRPr="00A8326E">
        <w:rPr>
          <w:rPrChange w:id="8" w:author="Marco Rodrigues" w:date="2018-04-27T11:31:00Z">
            <w:rPr/>
          </w:rPrChange>
        </w:rPr>
        <w:instrText xml:space="preserve"> HYPERLINK \l "_Toc511124766" </w:instrText>
      </w:r>
      <w:r>
        <w:fldChar w:fldCharType="separate"/>
      </w:r>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r>
        <w:rPr>
          <w:noProof/>
        </w:rPr>
        <w:fldChar w:fldCharType="end"/>
      </w:r>
    </w:p>
    <w:p w14:paraId="1B8BD6B9" w14:textId="0795A844"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F05269">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A8326E">
        <w:rPr>
          <w:rPrChange w:id="9" w:author="Marco Rodrigues" w:date="2018-04-27T11:31:00Z">
            <w:rPr/>
          </w:rPrChange>
        </w:rPr>
        <w:instrText xml:space="preserve"> HYPERLINK \l "_Toc511124783" </w:instrText>
      </w:r>
      <w:r>
        <w:fldChar w:fldCharType="separate"/>
      </w:r>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r>
        <w:rPr>
          <w:noProof/>
        </w:rPr>
        <w:fldChar w:fldCharType="end"/>
      </w:r>
    </w:p>
    <w:p w14:paraId="4DFF6165" w14:textId="0D50160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F05269">
      <w:pPr>
        <w:pStyle w:val="ndicedeilustraes"/>
        <w:tabs>
          <w:tab w:val="right" w:leader="dot" w:pos="9038"/>
        </w:tabs>
        <w:rPr>
          <w:rFonts w:eastAsiaTheme="minorEastAsia" w:cstheme="minorBidi"/>
          <w:caps w:val="0"/>
          <w:noProof/>
          <w:sz w:val="22"/>
          <w:szCs w:val="22"/>
          <w:lang w:eastAsia="pt-PT"/>
        </w:rPr>
      </w:pPr>
      <w:r>
        <w:fldChar w:fldCharType="begin"/>
      </w:r>
      <w:r w:rsidRPr="00A8326E">
        <w:rPr>
          <w:rPrChange w:id="10" w:author="Marco Rodrigues" w:date="2018-04-27T11:31:00Z">
            <w:rPr/>
          </w:rPrChange>
        </w:rPr>
        <w:instrText xml:space="preserve"> HYPERLINK \l "_Toc511124804" </w:instrText>
      </w:r>
      <w:r>
        <w:fldChar w:fldCharType="separate"/>
      </w:r>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r>
        <w:rPr>
          <w:noProof/>
        </w:rPr>
        <w:fldChar w:fldCharType="end"/>
      </w:r>
    </w:p>
    <w:p w14:paraId="71EC3536" w14:textId="150EB99C"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A8326E">
      <w:pPr>
        <w:pStyle w:val="ndicedeilustraes"/>
        <w:tabs>
          <w:tab w:val="right" w:leader="dot" w:pos="9038"/>
        </w:tabs>
        <w:rPr>
          <w:rFonts w:eastAsiaTheme="minorEastAsia" w:cstheme="minorBidi"/>
          <w:caps w:val="0"/>
          <w:noProof/>
          <w:sz w:val="22"/>
          <w:szCs w:val="22"/>
          <w:lang w:eastAsia="pt-PT"/>
        </w:rPr>
      </w:pPr>
      <w:r>
        <w:fldChar w:fldCharType="begin"/>
      </w:r>
      <w:r w:rsidRPr="00A8326E">
        <w:rPr>
          <w:rPrChange w:id="11" w:author="Marco Rodrigues" w:date="2018-04-27T11:31:00Z">
            <w:rPr/>
          </w:rPrChange>
        </w:rPr>
        <w:instrText xml:space="preserve"> HYPERLINK \l "_Toc511124817" </w:instrText>
      </w:r>
      <w:r>
        <w:fldChar w:fldCharType="separate"/>
      </w:r>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r>
        <w:rPr>
          <w:noProof/>
        </w:rPr>
        <w:fldChar w:fldCharType="end"/>
      </w:r>
    </w:p>
    <w:p w14:paraId="4E4145ED" w14:textId="6B17FBCE"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F05269">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F05269">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A8326E">
        <w:rPr>
          <w:rPrChange w:id="12" w:author="Marco Rodrigues" w:date="2018-04-27T11:31:00Z">
            <w:rPr/>
          </w:rPrChange>
        </w:rPr>
        <w:instrText xml:space="preserve"> HYPERLINK \l "_Toc511124832" </w:instrText>
      </w:r>
      <w:r>
        <w:fldChar w:fldCharType="separate"/>
      </w:r>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r>
        <w:rPr>
          <w:noProof/>
        </w:rPr>
        <w:fldChar w:fldCharType="end"/>
      </w:r>
    </w:p>
    <w:p w14:paraId="5FA3D72D" w14:textId="4B5079BC"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A8326E">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28ADC45"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13"/>
            <w:r w:rsidRPr="002C6FB1">
              <w:rPr>
                <w:rStyle w:val="Hiperligao"/>
                <w:noProof/>
                <w:color w:val="auto"/>
                <w:u w:val="none"/>
                <w:lang w:val="en-US"/>
              </w:rPr>
              <w:t>PAC</w:t>
            </w:r>
            <w:commentRangeEnd w:id="13"/>
            <w:r w:rsidR="009B17B1">
              <w:rPr>
                <w:rStyle w:val="Refdecomentrio"/>
              </w:rPr>
              <w:commentReference w:id="13"/>
            </w:r>
          </w:p>
        </w:tc>
        <w:tc>
          <w:tcPr>
            <w:tcW w:w="7564" w:type="dxa"/>
          </w:tcPr>
          <w:p w14:paraId="4BAD33CF" w14:textId="1701DE30" w:rsidR="00A03DDF" w:rsidRPr="002C6FB1" w:rsidRDefault="00A03DDF" w:rsidP="00AA60D4">
            <w:pPr>
              <w:rPr>
                <w:rStyle w:val="Hiperligao"/>
                <w:noProof/>
                <w:color w:val="auto"/>
                <w:u w:val="none"/>
                <w:lang w:val="en-US"/>
              </w:rPr>
            </w:pPr>
            <w:r w:rsidRPr="002C6FB1">
              <w:rPr>
                <w:rStyle w:val="Hiperligao"/>
                <w:noProof/>
                <w:color w:val="auto"/>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A8326E"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48B824A5" w:rsidR="00A03DDF" w:rsidRPr="002C6FB1" w:rsidRDefault="0076658B" w:rsidP="00AA60D4">
            <w:pPr>
              <w:rPr>
                <w:rStyle w:val="Hiperligao"/>
                <w:noProof/>
                <w:color w:val="auto"/>
                <w:u w:val="none"/>
                <w:lang w:val="en-US"/>
              </w:rPr>
            </w:pPr>
            <w:r w:rsidRPr="002C6FB1">
              <w:rPr>
                <w:rStyle w:val="Hiperligao"/>
                <w:noProof/>
                <w:color w:val="auto"/>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4E1EEFB" w:rsidR="00A03DDF" w:rsidRPr="002C6FB1" w:rsidRDefault="00D37FB2" w:rsidP="00AA60D4">
            <w:pPr>
              <w:rPr>
                <w:rStyle w:val="Hiperligao"/>
                <w:noProof/>
                <w:color w:val="auto"/>
                <w:u w:val="none"/>
                <w:lang w:val="en-US"/>
              </w:rPr>
            </w:pPr>
            <w:commentRangeStart w:id="14"/>
            <w:r w:rsidRPr="002C6FB1">
              <w:rPr>
                <w:rStyle w:val="Hiperligao"/>
                <w:noProof/>
                <w:color w:val="auto"/>
                <w:u w:val="none"/>
                <w:lang w:val="en-US"/>
              </w:rPr>
              <w:t>Numeric Control (Controlo Numérico)</w:t>
            </w:r>
            <w:commentRangeEnd w:id="14"/>
            <w:r w:rsidR="009B17B1">
              <w:rPr>
                <w:rStyle w:val="Refdecomentrio"/>
              </w:rPr>
              <w:commentReference w:id="14"/>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5" w:name="_Toc511124529"/>
      <w:r w:rsidRPr="002A4B1A">
        <w:lastRenderedPageBreak/>
        <w:t xml:space="preserve">1. </w:t>
      </w:r>
      <w:r w:rsidR="00952285" w:rsidRPr="002A4B1A">
        <w:t>Introdução</w:t>
      </w:r>
      <w:bookmarkEnd w:id="15"/>
    </w:p>
    <w:p w14:paraId="763F8DD2" w14:textId="60DDA648" w:rsidR="003C014D" w:rsidRDefault="003C014D" w:rsidP="007D66CA">
      <w:pPr>
        <w:pStyle w:val="Cabealho2"/>
        <w:ind w:left="1418" w:hanging="709"/>
      </w:pPr>
      <w:bookmarkStart w:id="16" w:name="_Toc511124530"/>
      <w:r w:rsidRPr="00FC52FE">
        <w:t>1.1 Contexto e Motivação</w:t>
      </w:r>
      <w:bookmarkEnd w:id="16"/>
    </w:p>
    <w:p w14:paraId="67A4DF63" w14:textId="33B5186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4A26EBD2"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86BDAC2"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17" w:name="_Toc511124531"/>
      <w:r w:rsidRPr="00FC52FE">
        <w:lastRenderedPageBreak/>
        <w:t>1.</w:t>
      </w:r>
      <w:r w:rsidR="00AA0F54">
        <w:t>2</w:t>
      </w:r>
      <w:r w:rsidRPr="00FC52FE">
        <w:t xml:space="preserve"> </w:t>
      </w:r>
      <w:r w:rsidR="00352309">
        <w:t>Problema</w:t>
      </w:r>
      <w:bookmarkEnd w:id="17"/>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81BF28E" w:rsidR="00CD5DF0" w:rsidRDefault="00627ECD" w:rsidP="00F05FA3">
      <w:r>
        <w:t xml:space="preserve">No contexto industrial já existem HMIs para controlo de equipamentos </w:t>
      </w:r>
      <w:r w:rsidR="0002026E">
        <w:t>h</w:t>
      </w:r>
      <w:r>
        <w:t>á vários anos, no entanto</w:t>
      </w:r>
      <w:r w:rsidR="00BB2505">
        <w:t xml:space="preserve">, </w:t>
      </w:r>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8"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9"/>
      <w:r w:rsidRPr="00484F6C">
        <w:rPr>
          <w:b/>
          <w:bCs/>
          <w:color w:val="4F81BD" w:themeColor="accent1"/>
          <w:szCs w:val="18"/>
        </w:rPr>
        <w:t>- HMI para Fabrico Aditivo</w:t>
      </w:r>
      <w:bookmarkEnd w:id="18"/>
      <w:commentRangeEnd w:id="19"/>
      <w:r w:rsidR="00BB2505">
        <w:rPr>
          <w:rStyle w:val="Refdecomentrio"/>
        </w:rPr>
        <w:commentReference w:id="19"/>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20" w:name="_Toc511124532"/>
      <w:r w:rsidRPr="00FC52FE">
        <w:lastRenderedPageBreak/>
        <w:t>1.</w:t>
      </w:r>
      <w:r>
        <w:t>3</w:t>
      </w:r>
      <w:r w:rsidRPr="00FC52FE">
        <w:t xml:space="preserve"> Objetivos</w:t>
      </w:r>
      <w:bookmarkEnd w:id="20"/>
    </w:p>
    <w:p w14:paraId="2AB35681" w14:textId="48C41AC2" w:rsidR="00AA0F54" w:rsidDel="00BB2505" w:rsidRDefault="00AA0F54" w:rsidP="00F05FA3">
      <w:pPr>
        <w:rPr>
          <w:del w:id="21"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 w14:paraId="26435939" w14:textId="7E072F48"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22"/>
      <w:r>
        <w:t xml:space="preserve">Desenvolver </w:t>
      </w:r>
      <w:ins w:id="23"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22"/>
    <w:p w14:paraId="23A53D0C" w14:textId="548FB72D" w:rsidR="00085D14" w:rsidRDefault="00BB2505" w:rsidP="00085D14">
      <w:r>
        <w:rPr>
          <w:rStyle w:val="Refdecomentrio"/>
        </w:rPr>
        <w:commentReference w:id="22"/>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24" w:name="_Toc511124533"/>
      <w:r w:rsidRPr="00FC52FE">
        <w:lastRenderedPageBreak/>
        <w:t>1.</w:t>
      </w:r>
      <w:r w:rsidR="00254247">
        <w:t>4</w:t>
      </w:r>
      <w:r w:rsidRPr="00FC52FE">
        <w:t xml:space="preserve"> Estrutura do Documento</w:t>
      </w:r>
      <w:bookmarkEnd w:id="24"/>
    </w:p>
    <w:p w14:paraId="72345765" w14:textId="3020A7F4" w:rsidR="00A93AA3" w:rsidRDefault="00A93AA3" w:rsidP="00F05FA3">
      <w:r>
        <w:t xml:space="preserve">No presente </w:t>
      </w:r>
      <w:r w:rsidR="00C97318">
        <w:t>capítulo faz-se</w:t>
      </w:r>
      <w:r>
        <w:t xml:space="preserve"> uma contextualização do projeto</w:t>
      </w:r>
      <w:r w:rsidR="00FC7250">
        <w:t xml:space="preserve"> </w:t>
      </w:r>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25"/>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5"/>
      <w:r w:rsidR="00C97318">
        <w:rPr>
          <w:rStyle w:val="Refdecomentrio"/>
        </w:rPr>
        <w:commentReference w:id="25"/>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6" w:name="_Toc511124534"/>
      <w:r w:rsidRPr="002A4B1A">
        <w:lastRenderedPageBreak/>
        <w:t xml:space="preserve">2. </w:t>
      </w:r>
      <w:r w:rsidR="00C4798E">
        <w:t>Estado da Arte</w:t>
      </w:r>
      <w:bookmarkEnd w:id="26"/>
    </w:p>
    <w:p w14:paraId="0905A187" w14:textId="32CB418E" w:rsidR="00ED1068" w:rsidRDefault="005C576B" w:rsidP="00C4798E">
      <w:pPr>
        <w:pStyle w:val="Cabealho2"/>
        <w:ind w:firstLine="708"/>
      </w:pPr>
      <w:bookmarkStart w:id="27" w:name="_Toc511124535"/>
      <w:r w:rsidRPr="002A4B1A">
        <w:t>2.1 Introdução</w:t>
      </w:r>
      <w:bookmarkEnd w:id="27"/>
    </w:p>
    <w:p w14:paraId="280DF846" w14:textId="00417A4C"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28" w:name="_Toc511124536"/>
      <w:r w:rsidRPr="002A4B1A">
        <w:t xml:space="preserve">2.2 </w:t>
      </w:r>
      <w:r w:rsidR="00C4798E">
        <w:t>Automação</w:t>
      </w:r>
      <w:bookmarkEnd w:id="28"/>
    </w:p>
    <w:p w14:paraId="186F432F" w14:textId="5A87CA40"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F60F5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F60F5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29" w:name="_Toc511124537"/>
      <w:r w:rsidRPr="00F81B92">
        <w:rPr>
          <w:i w:val="0"/>
        </w:rPr>
        <w:lastRenderedPageBreak/>
        <w:t>2.</w:t>
      </w:r>
      <w:r>
        <w:rPr>
          <w:i w:val="0"/>
        </w:rPr>
        <w:t>2</w:t>
      </w:r>
      <w:r w:rsidRPr="00F81B92">
        <w:rPr>
          <w:i w:val="0"/>
        </w:rPr>
        <w:t xml:space="preserve">.1 </w:t>
      </w:r>
      <w:r>
        <w:rPr>
          <w:i w:val="0"/>
        </w:rPr>
        <w:t>História</w:t>
      </w:r>
      <w:bookmarkEnd w:id="29"/>
    </w:p>
    <w:p w14:paraId="6DC4BA75" w14:textId="56D85CF8"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F60F5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30"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30"/>
      <w:ins w:id="31"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32"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3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41AF235C"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F60F5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287C714" w:rsidR="008B4041" w:rsidRDefault="00E42088" w:rsidP="00E42088">
      <w:pPr>
        <w:pStyle w:val="Legenda"/>
        <w:jc w:val="center"/>
      </w:pPr>
      <w:bookmarkStart w:id="33" w:name="_Toc511124762"/>
      <w:r>
        <w:t xml:space="preserve">Figura </w:t>
      </w:r>
      <w:fldSimple w:instr=" SEQ Figura \* ARABIC ">
        <w:r w:rsidR="006F713A">
          <w:rPr>
            <w:noProof/>
          </w:rPr>
          <w:t>2</w:t>
        </w:r>
      </w:fldSimple>
      <w:r w:rsidR="0084336E">
        <w:t xml:space="preserve"> - Exemplo de um PLC</w:t>
      </w:r>
      <w:r w:rsidR="008B4041">
        <w:t>.</w:t>
      </w:r>
      <w:bookmarkEnd w:id="3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174A7821"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F60F5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93A2BAD" w:rsidR="002C11EA" w:rsidRDefault="005D606F" w:rsidP="005D606F">
      <w:pPr>
        <w:pStyle w:val="Legenda"/>
        <w:jc w:val="center"/>
      </w:pPr>
      <w:bookmarkStart w:id="34" w:name="_Toc511124763"/>
      <w:r>
        <w:t xml:space="preserve">Figura </w:t>
      </w:r>
      <w:fldSimple w:instr=" SEQ Figura \* ARABIC ">
        <w:r w:rsidR="006F713A">
          <w:rPr>
            <w:noProof/>
          </w:rPr>
          <w:t>3</w:t>
        </w:r>
      </w:fldSimple>
      <w:r>
        <w:t xml:space="preserve"> - Sensores </w:t>
      </w:r>
      <w:r w:rsidR="002C11EA">
        <w:t>de proximidade</w:t>
      </w:r>
      <w:del w:id="35" w:author="Pedro Moreira" w:date="2018-04-13T11:20:00Z">
        <w:r w:rsidR="002C11EA" w:rsidDel="00FC7250">
          <w:delText xml:space="preserve"> </w:delText>
        </w:r>
        <w:r w:rsidDel="00FC7250">
          <w:delText>do fabricante OMRON</w:delText>
        </w:r>
      </w:del>
      <w:r w:rsidR="002C11EA">
        <w:t>.</w:t>
      </w:r>
      <w:bookmarkEnd w:id="3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1B657624"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F60F5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9C7FD16" w:rsidR="00AD1C94" w:rsidRDefault="00656E03" w:rsidP="00656E03">
      <w:pPr>
        <w:pStyle w:val="Legenda"/>
        <w:jc w:val="center"/>
      </w:pPr>
      <w:bookmarkStart w:id="36" w:name="_Toc511124764"/>
      <w:r>
        <w:t xml:space="preserve">Figura </w:t>
      </w:r>
      <w:fldSimple w:instr=" SEQ Figura \* ARABIC ">
        <w:r w:rsidR="006F713A">
          <w:rPr>
            <w:noProof/>
          </w:rPr>
          <w:t>4</w:t>
        </w:r>
      </w:fldSimple>
      <w:r>
        <w:t xml:space="preserve"> - </w:t>
      </w:r>
      <w:r w:rsidR="00AD1C94">
        <w:t>D</w:t>
      </w:r>
      <w:r>
        <w:t>rives industriais</w:t>
      </w:r>
      <w:del w:id="37" w:author="Pedro Moreira" w:date="2018-04-13T10:12:00Z">
        <w:r w:rsidR="00AD1C94" w:rsidDel="00651A6C">
          <w:delText xml:space="preserve"> do fabricante Beckhoff</w:delText>
        </w:r>
      </w:del>
      <w:r w:rsidR="00AD1C94">
        <w:t>.</w:t>
      </w:r>
      <w:bookmarkEnd w:id="36"/>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0DC935EC" w14:textId="5BBDDF4A" w:rsidR="002E0689" w:rsidRPr="002E0689" w:rsidRDefault="002E0689" w:rsidP="002E0689">
      <w:pPr>
        <w:pStyle w:val="Cabealho3"/>
        <w:ind w:firstLine="708"/>
        <w:rPr>
          <w:i w:val="0"/>
        </w:rPr>
      </w:pPr>
      <w:bookmarkStart w:id="38"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38"/>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2350EA36"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60F5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39" w:name="_Toc511124765"/>
      <w:r>
        <w:t xml:space="preserve">Figura </w:t>
      </w:r>
      <w:fldSimple w:instr=" SEQ Figura \* ARABIC ">
        <w:r w:rsidR="006F713A">
          <w:rPr>
            <w:noProof/>
          </w:rPr>
          <w:t>5</w:t>
        </w:r>
      </w:fldSimple>
      <w:r>
        <w:t xml:space="preserve"> - Ambiente de desenvolvimento Twincat 3</w:t>
      </w:r>
      <w:r w:rsidR="00391C8B">
        <w:t>.</w:t>
      </w:r>
      <w:bookmarkEnd w:id="39"/>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40" w:name="_Toc511124766"/>
      <w:r>
        <w:t xml:space="preserve">Figura </w:t>
      </w:r>
      <w:fldSimple w:instr=" SEQ Figura \* ARABIC ">
        <w:r w:rsidR="006F713A">
          <w:rPr>
            <w:noProof/>
          </w:rPr>
          <w:t>6</w:t>
        </w:r>
      </w:fldSimple>
      <w:r>
        <w:t xml:space="preserve"> - Ambiente de desenvolvimento SIMATIC STEP 7</w:t>
      </w:r>
      <w:r w:rsidR="00391C8B">
        <w:t>.</w:t>
      </w:r>
      <w:bookmarkEnd w:id="40"/>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41" w:name="_Toc511124767"/>
      <w:r>
        <w:t xml:space="preserve">Figura </w:t>
      </w:r>
      <w:fldSimple w:instr=" SEQ Figura \* ARABIC ">
        <w:r w:rsidR="006F713A">
          <w:rPr>
            <w:noProof/>
          </w:rPr>
          <w:t>7</w:t>
        </w:r>
      </w:fldSimple>
      <w:r>
        <w:t xml:space="preserve"> - Ambiente de desenvolvimento PL7</w:t>
      </w:r>
      <w:r w:rsidR="00ED2D3A">
        <w:t>.</w:t>
      </w:r>
      <w:bookmarkEnd w:id="41"/>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42" w:name="_Toc511124541"/>
      <w:r w:rsidRPr="002A4B1A">
        <w:lastRenderedPageBreak/>
        <w:t>2.</w:t>
      </w:r>
      <w:r w:rsidR="00F00E8B">
        <w:t>3</w:t>
      </w:r>
      <w:r w:rsidRPr="002A4B1A">
        <w:t xml:space="preserve"> </w:t>
      </w:r>
      <w:r>
        <w:t>Indústria 4.0</w:t>
      </w:r>
      <w:bookmarkEnd w:id="42"/>
    </w:p>
    <w:p w14:paraId="6448C5B4" w14:textId="1CF67599"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F60F5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43" w:name="_Toc511124768"/>
      <w:r>
        <w:t xml:space="preserve">Figura </w:t>
      </w:r>
      <w:fldSimple w:instr=" SEQ Figura \* ARABIC ">
        <w:r w:rsidR="006F713A">
          <w:rPr>
            <w:noProof/>
          </w:rPr>
          <w:t>8</w:t>
        </w:r>
      </w:fldSimple>
      <w:r>
        <w:t xml:space="preserve"> - Indústria 4.0</w:t>
      </w:r>
      <w:bookmarkEnd w:id="43"/>
      <w:r w:rsidR="006E0ACE">
        <w:t xml:space="preserve"> </w:t>
      </w:r>
    </w:p>
    <w:p w14:paraId="264E6C65" w14:textId="58FACADE" w:rsidR="00B06E68" w:rsidRDefault="006E0ACE" w:rsidP="00B06E68">
      <w:pPr>
        <w:pStyle w:val="Legenda"/>
        <w:jc w:val="center"/>
      </w:pPr>
      <w:commentRangeStart w:id="44"/>
      <w:r>
        <w:t xml:space="preserve">Fonte: </w:t>
      </w:r>
      <w:r w:rsidRPr="00C12A70">
        <w:rPr>
          <w:b w:val="0"/>
          <w:noProof/>
        </w:rPr>
        <w:t>https://endeavor.org.br/industria-4-0-oportunidades-de-negocio-de-uma-revolucao-que-esta-em-curso/</w:t>
      </w:r>
      <w:commentRangeEnd w:id="44"/>
      <w:r w:rsidR="00382046">
        <w:rPr>
          <w:rStyle w:val="Refdecomentrio"/>
          <w:b w:val="0"/>
          <w:bCs w:val="0"/>
          <w:color w:val="auto"/>
        </w:rPr>
        <w:commentReference w:id="44"/>
      </w:r>
    </w:p>
    <w:p w14:paraId="29A1389B" w14:textId="77777777" w:rsidR="00B06E68" w:rsidRDefault="00B06E68" w:rsidP="00B06E68"/>
    <w:p w14:paraId="29056AF3" w14:textId="693EBB6E" w:rsidR="00B06E68" w:rsidRDefault="00B06E68" w:rsidP="00F05FA3">
      <w:r>
        <w:t xml:space="preserve">Da perspetiva da indústria de produção significa que um </w:t>
      </w:r>
      <w:commentRangeStart w:id="45"/>
      <w:r w:rsidRPr="00F50940">
        <w:rPr>
          <w:i/>
          <w:rPrChange w:id="46" w:author="Pedro Moreira" w:date="2018-04-13T10:36:00Z">
            <w:rPr/>
          </w:rPrChange>
        </w:rPr>
        <w:t>robot</w:t>
      </w:r>
      <w:r>
        <w:t xml:space="preserve"> </w:t>
      </w:r>
      <w:commentRangeEnd w:id="45"/>
      <w:r w:rsidR="00F50940">
        <w:rPr>
          <w:rStyle w:val="Refdecomentrio"/>
        </w:rPr>
        <w:commentReference w:id="45"/>
      </w:r>
      <w:r>
        <w:t xml:space="preserve">consegue conectar-se remotamente a um sistema computacional e este por sua vez pode controlar </w:t>
      </w:r>
      <w:r w:rsidRPr="00F50940">
        <w:rPr>
          <w:i/>
          <w:rPrChange w:id="47" w:author="Pedro Moreira" w:date="2018-04-13T10:37:00Z">
            <w:rPr/>
          </w:rPrChange>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48" w:author="Pedro Moreira" w:date="2018-04-13T10:39:00Z">
        <w:r w:rsidR="00F50940">
          <w:t>:</w:t>
        </w:r>
      </w:ins>
      <w:del w:id="49"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F60F5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A33FE24" w:rsidR="006F59C2" w:rsidRDefault="00B06E68" w:rsidP="006F59C2">
      <w:pPr>
        <w:pStyle w:val="Legenda"/>
        <w:jc w:val="center"/>
      </w:pPr>
      <w:bookmarkStart w:id="50" w:name="_Toc511124769"/>
      <w:r>
        <w:t xml:space="preserve">Figura </w:t>
      </w:r>
      <w:fldSimple w:instr=" SEQ Figura \* ARABIC ">
        <w:r w:rsidR="006F713A">
          <w:rPr>
            <w:noProof/>
          </w:rPr>
          <w:t>9</w:t>
        </w:r>
      </w:fldSimple>
      <w:r>
        <w:t xml:space="preserve"> </w:t>
      </w:r>
      <w:r w:rsidR="00F50940">
        <w:t>–</w:t>
      </w:r>
      <w:r>
        <w:t xml:space="preserve"> </w:t>
      </w:r>
      <w:r w:rsidR="00F50940">
        <w:t xml:space="preserve">Ilustração do conceito de </w:t>
      </w:r>
      <w:r>
        <w:t>Fábrica Inteligente</w:t>
      </w:r>
      <w:bookmarkEnd w:id="50"/>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1F4498E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51"/>
      <w:r>
        <w:t>interações por entre domínios físicos e digitais e estes avanços tecnológicos estão a permitir que empresas se tornem mais eficientes do que nunca</w:t>
      </w:r>
      <w:commentRangeEnd w:id="51"/>
      <w:r w:rsidR="00F50940">
        <w:rPr>
          <w:rStyle w:val="Refdecomentrio"/>
        </w:rPr>
        <w:commentReference w:id="51"/>
      </w:r>
      <w:r>
        <w:t>.</w:t>
      </w:r>
    </w:p>
    <w:p w14:paraId="4F734B08" w14:textId="78EC7FB5" w:rsidR="00B06E68" w:rsidRDefault="00B06E68" w:rsidP="00D82654"/>
    <w:p w14:paraId="70E03ADA" w14:textId="0A258D70" w:rsidR="00C4798E" w:rsidRDefault="00C4798E" w:rsidP="007D2B0F">
      <w:pPr>
        <w:pStyle w:val="Cabealho2"/>
        <w:ind w:firstLine="708"/>
      </w:pPr>
      <w:bookmarkStart w:id="52" w:name="_Toc511124542"/>
      <w:r w:rsidRPr="002A4B1A">
        <w:lastRenderedPageBreak/>
        <w:t>2.</w:t>
      </w:r>
      <w:r w:rsidR="00F00E8B">
        <w:t>4</w:t>
      </w:r>
      <w:r w:rsidRPr="002A4B1A">
        <w:t xml:space="preserve"> </w:t>
      </w:r>
      <w:r w:rsidR="00B06E68">
        <w:t>Tecnologias de Suporte</w:t>
      </w:r>
      <w:bookmarkEnd w:id="52"/>
    </w:p>
    <w:p w14:paraId="5D84E731" w14:textId="50DB5738"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53" w:name="_Toc511124543"/>
      <w:r w:rsidRPr="00F81B92">
        <w:rPr>
          <w:i w:val="0"/>
        </w:rPr>
        <w:t>2.</w:t>
      </w:r>
      <w:r w:rsidR="00F00E8B">
        <w:rPr>
          <w:i w:val="0"/>
        </w:rPr>
        <w:t>4</w:t>
      </w:r>
      <w:r w:rsidRPr="00F81B92">
        <w:rPr>
          <w:i w:val="0"/>
        </w:rPr>
        <w:t xml:space="preserve">.1 </w:t>
      </w:r>
      <w:r>
        <w:rPr>
          <w:i w:val="0"/>
        </w:rPr>
        <w:t>Redes e Internet</w:t>
      </w:r>
      <w:bookmarkEnd w:id="53"/>
    </w:p>
    <w:p w14:paraId="6981DBF1" w14:textId="6125480C"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F60F5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4119497B"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F60F5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54" w:name="_Toc511124770"/>
      <w:r>
        <w:t xml:space="preserve">Figura </w:t>
      </w:r>
      <w:fldSimple w:instr=" SEQ Figura \* ARABIC ">
        <w:r w:rsidR="006F713A">
          <w:rPr>
            <w:noProof/>
          </w:rPr>
          <w:t>10</w:t>
        </w:r>
      </w:fldSimple>
      <w:r>
        <w:t xml:space="preserve"> - Evolução da Arpanet.</w:t>
      </w:r>
      <w:bookmarkEnd w:id="5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444BA438"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061A6A35" w:rsidR="00B43EEC" w:rsidRDefault="00AF285C" w:rsidP="00F05FA3">
      <w:r>
        <w:t xml:space="preserve">A introdução das redes em ambiente industrial aconteceu na década de 1960 através dos sinais elétricos analógicos </w:t>
      </w:r>
      <w:r>
        <w:fldChar w:fldCharType="begin" w:fldLock="1"/>
      </w:r>
      <w:r w:rsidR="00F60F5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55"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55"/>
    </w:p>
    <w:p w14:paraId="09E9848D" w14:textId="030EC8FB"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183031">
        <w:t>Worl</w:t>
      </w:r>
      <w:ins w:id="56" w:author="Marco Rodrigues" w:date="2018-04-23T12:45:00Z">
        <w:r w:rsidR="00D759C7">
          <w:t>d</w:t>
        </w:r>
      </w:ins>
      <w:r w:rsidR="00183031">
        <w:t xml:space="preserve"> Wide W</w:t>
      </w:r>
      <w:r w:rsidR="00C43A27">
        <w:t>eb</w:t>
      </w:r>
      <w:r w:rsidR="00197635">
        <w:t xml:space="preserve"> </w:t>
      </w:r>
      <w:r w:rsidR="00197635">
        <w:fldChar w:fldCharType="begin" w:fldLock="1"/>
      </w:r>
      <w:r w:rsidR="00F60F5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57" w:name="_Toc511124771"/>
      <w:r>
        <w:t xml:space="preserve">Figura </w:t>
      </w:r>
      <w:fldSimple w:instr=" SEQ Figura \* ARABIC ">
        <w:r w:rsidR="006F713A">
          <w:rPr>
            <w:noProof/>
          </w:rPr>
          <w:t>11</w:t>
        </w:r>
      </w:fldSimple>
      <w:r>
        <w:t xml:space="preserve"> - Arquitetura do protocolo HTTP</w:t>
      </w:r>
      <w:bookmarkEnd w:id="5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77EA6F8F"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w:t>
      </w:r>
      <w:r w:rsidR="0097531B">
        <w:t xml:space="preserve"> 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7A61AEBC"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F60F5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0FF853"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w:t>
      </w:r>
      <w:r w:rsidR="00183031">
        <w:t xml:space="preserve">está atualmente </w:t>
      </w:r>
      <w:r w:rsidR="004D1B01">
        <w:t>na versão 5.</w:t>
      </w:r>
      <w:r w:rsidR="00843E76">
        <w:t>2</w:t>
      </w:r>
      <w:r w:rsidR="004D1B01">
        <w:t xml:space="preserve"> e está muito relacionado com as CSS, que são folhas de estilo que descrevem como os elementos HTML serão </w:t>
      </w:r>
      <w:r w:rsidR="00183031">
        <w:t xml:space="preserve">apresentados no agente </w:t>
      </w:r>
      <w:r w:rsidR="004D1B01">
        <w:t xml:space="preserve">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F3E4BEB" w:rsidR="00AE7921" w:rsidRDefault="00035428" w:rsidP="00F05FA3">
      <w:r>
        <w:t>O Javascript evoluiu bastante e nos dias que correm já se estendem a outras funcionalidades bem mais complexas do que a validação de formulários</w:t>
      </w:r>
      <w:r w:rsidR="000F1CC9">
        <w:t xml:space="preserve">, </w:t>
      </w:r>
      <w:r w:rsidR="00EE368A">
        <w:t>inclusive</w:t>
      </w:r>
      <w:r w:rsidR="000F1CC9">
        <w:t xml:space="preserve"> </w:t>
      </w:r>
      <w:r w:rsidR="00C47E1E">
        <w:t>existem</w:t>
      </w:r>
      <w:r w:rsidR="000F1CC9">
        <w:t xml:space="preserve"> servidores web baseados em Javascript</w:t>
      </w:r>
      <w:r w:rsidR="00EE368A">
        <w:t xml:space="preserve"> (como por exemplo os baseados na plataforma Node.js)</w:t>
      </w:r>
      <w:r w:rsidR="0044027C">
        <w:t>.</w:t>
      </w:r>
    </w:p>
    <w:p w14:paraId="4FF631D9" w14:textId="5021F720" w:rsidR="00AE7921" w:rsidRDefault="00AE7921" w:rsidP="00F05FA3">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58"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58"/>
      <w:r w:rsidR="00F44D58">
        <w:t xml:space="preserve"> </w:t>
      </w:r>
    </w:p>
    <w:p w14:paraId="547AD69C" w14:textId="5D62AF22" w:rsidR="00035428" w:rsidRDefault="00F44D58" w:rsidP="00AE7921">
      <w:pPr>
        <w:pStyle w:val="Legenda"/>
        <w:jc w:val="center"/>
      </w:pPr>
      <w:commentRangeStart w:id="59"/>
      <w:r>
        <w:t xml:space="preserve">Fonte: </w:t>
      </w:r>
      <w:r w:rsidRPr="00F44D58">
        <w:rPr>
          <w:b w:val="0"/>
          <w:noProof/>
        </w:rPr>
        <w:t>http://bulbulcse.com/2016/06/02/html-vs-css-2/</w:t>
      </w:r>
      <w:commentRangeEnd w:id="59"/>
      <w:r w:rsidR="00B85B96">
        <w:rPr>
          <w:rStyle w:val="Refdecomentrio"/>
          <w:b w:val="0"/>
          <w:bCs w:val="0"/>
          <w:color w:val="auto"/>
        </w:rPr>
        <w:commentReference w:id="59"/>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1CA39B28" w:rsidR="00CD1F8F" w:rsidRDefault="00982D1C" w:rsidP="00F05FA3">
      <w:r>
        <w:t xml:space="preserve">Nos primórdios da web o </w:t>
      </w:r>
      <w:r w:rsidRPr="00BD7012">
        <w:rPr>
          <w:i/>
        </w:rPr>
        <w:t>scripting</w:t>
      </w:r>
      <w:ins w:id="60" w:author="Pedro Moreira" w:date="2018-04-23T09:20:00Z">
        <w:r w:rsidR="00EE368A">
          <w:rPr>
            <w:i/>
          </w:rPr>
          <w:t xml:space="preserve"> </w:t>
        </w:r>
      </w:ins>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4B064B46" w:rsidR="00CD1F8F" w:rsidRDefault="00CD1F8F" w:rsidP="00660D40">
      <w:pPr>
        <w:pStyle w:val="PargrafodaLista"/>
        <w:numPr>
          <w:ilvl w:val="0"/>
          <w:numId w:val="2"/>
        </w:numPr>
      </w:pPr>
      <w:r>
        <w:t xml:space="preserve">Cliente </w:t>
      </w:r>
      <w:r w:rsidR="00843E76">
        <w:t xml:space="preserve">(user agent) </w:t>
      </w:r>
      <w:r>
        <w:t xml:space="preserve">– São </w:t>
      </w:r>
      <w:r w:rsidR="00843E76">
        <w:t>aplicações que atua em representação de um utilizador. No contexto da Web são tipicamente os</w:t>
      </w:r>
      <w:r>
        <w:t xml:space="preserve"> </w:t>
      </w:r>
      <w:r w:rsidRPr="00683FB3">
        <w:rPr>
          <w:i/>
        </w:rPr>
        <w:t>browsers</w:t>
      </w:r>
      <w:r w:rsidR="00843E76">
        <w:t xml:space="preserve"> que enviam os pedidos e processam e apresentam as respostas recorrendo-se d</w:t>
      </w:r>
      <w:r>
        <w:t>e um conjunto de tecnologias (HTML, CSS e Javascript)</w:t>
      </w:r>
    </w:p>
    <w:p w14:paraId="2A92B8EE" w14:textId="7335FC7F" w:rsidR="00CD1F8F" w:rsidRDefault="00CD1F8F" w:rsidP="00660D40">
      <w:pPr>
        <w:pStyle w:val="PargrafodaLista"/>
        <w:numPr>
          <w:ilvl w:val="0"/>
          <w:numId w:val="2"/>
        </w:numPr>
      </w:pPr>
      <w:r>
        <w:t xml:space="preserve">Servidor – Servidores </w:t>
      </w:r>
      <w:r w:rsidR="00843E76">
        <w:t xml:space="preserve">HTTP que podem recorrer a um conjunto de </w:t>
      </w:r>
      <w:r>
        <w:t>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61" w:name="_Toc511124773"/>
      <w:r>
        <w:t xml:space="preserve">Figura </w:t>
      </w:r>
      <w:fldSimple w:instr=" SEQ Figura \* ARABIC ">
        <w:r w:rsidR="006F713A">
          <w:rPr>
            <w:noProof/>
          </w:rPr>
          <w:t>13</w:t>
        </w:r>
      </w:fldSimple>
      <w:r>
        <w:t xml:space="preserve"> - Arquitetura base de aplicações web</w:t>
      </w:r>
      <w:bookmarkEnd w:id="61"/>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62" w:name="_Toc511124545"/>
      <w:commentRangeStart w:id="63"/>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62"/>
      <w:commentRangeEnd w:id="63"/>
      <w:r w:rsidR="00843E76">
        <w:rPr>
          <w:rStyle w:val="Refdecomentrio"/>
          <w:i w:val="0"/>
          <w:iCs w:val="0"/>
          <w:smallCaps w:val="0"/>
          <w:spacing w:val="0"/>
        </w:rPr>
        <w:commentReference w:id="63"/>
      </w:r>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06F73E7"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F60F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64" w:name="_Toc511124774"/>
      <w:r>
        <w:t xml:space="preserve">Figura </w:t>
      </w:r>
      <w:fldSimple w:instr=" SEQ Figura \* ARABIC ">
        <w:r w:rsidR="006F713A">
          <w:rPr>
            <w:noProof/>
          </w:rPr>
          <w:t>14</w:t>
        </w:r>
      </w:fldSimple>
      <w:r>
        <w:t xml:space="preserve"> - Arquitetura Cloud Computing</w:t>
      </w:r>
      <w:bookmarkEnd w:id="64"/>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65"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65"/>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commentRangeStart w:id="66"/>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commentRangeEnd w:id="66"/>
      <w:r w:rsidR="00A644AD">
        <w:rPr>
          <w:rStyle w:val="Refdecomentrio"/>
        </w:rPr>
        <w:commentReference w:id="66"/>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67"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67"/>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DE44933" w:rsidR="00136454" w:rsidRDefault="00136454" w:rsidP="00F05FA3">
      <w:pPr>
        <w:spacing w:after="200"/>
      </w:pPr>
      <w:r w:rsidRPr="00F05FA3">
        <w:rPr>
          <w:lang w:val="en-US"/>
        </w:rPr>
        <w:t>Segundo artigo divulgado pela revista “Control Engineering”</w:t>
      </w:r>
      <w:r>
        <w:fldChar w:fldCharType="begin" w:fldLock="1"/>
      </w:r>
      <w:r w:rsidR="00F60F5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68" w:name="_Toc511124547"/>
      <w:r w:rsidRPr="00F81B92">
        <w:rPr>
          <w:i w:val="0"/>
        </w:rPr>
        <w:t>2.</w:t>
      </w:r>
      <w:r w:rsidR="00F00E8B">
        <w:rPr>
          <w:i w:val="0"/>
        </w:rPr>
        <w:t>4.5</w:t>
      </w:r>
      <w:r w:rsidRPr="00F81B92">
        <w:rPr>
          <w:i w:val="0"/>
        </w:rPr>
        <w:t xml:space="preserve"> </w:t>
      </w:r>
      <w:r>
        <w:rPr>
          <w:i w:val="0"/>
        </w:rPr>
        <w:t>Realidade Aumentada</w:t>
      </w:r>
      <w:bookmarkEnd w:id="68"/>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37C312F3" w:rsidR="00FB1535" w:rsidRPr="00652F6E" w:rsidRDefault="00FB1535" w:rsidP="00F05FA3">
      <w:r w:rsidRPr="00F05FA3">
        <w:t xml:space="preserve">Um destes casos é a Realidade Aumentada, </w:t>
      </w:r>
      <w:r w:rsidR="00AC6B69" w:rsidRPr="00F05FA3">
        <w:t xml:space="preserve">que pode ser definida como </w:t>
      </w:r>
      <w:commentRangeStart w:id="69"/>
      <w:r w:rsidR="00AC6B69" w:rsidRPr="00F05FA3">
        <w:t xml:space="preserve">“qualquer tecnologia que insere interfaces digitais no mundo real” </w:t>
      </w:r>
      <w:r w:rsidR="00534740" w:rsidRPr="00F05FA3">
        <w:rPr>
          <w:lang w:val="en-US"/>
        </w:rPr>
        <w:fldChar w:fldCharType="begin" w:fldLock="1"/>
      </w:r>
      <w:r w:rsidR="00F60F5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commentRangeEnd w:id="69"/>
      <w:r w:rsidR="00A644AD">
        <w:rPr>
          <w:rStyle w:val="Refdecomentrio"/>
        </w:rPr>
        <w:commentReference w:id="69"/>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commentRangeStart w:id="70"/>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commentRangeEnd w:id="70"/>
      <w:r w:rsidR="00A644AD">
        <w:rPr>
          <w:rStyle w:val="Refdecomentrio"/>
        </w:rPr>
        <w:commentReference w:id="70"/>
      </w:r>
      <w:r w:rsidR="00271318" w:rsidRPr="00652F6E">
        <w:t>.</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71" w:name="_Toc511124548"/>
      <w:r w:rsidRPr="00F81B92">
        <w:rPr>
          <w:i w:val="0"/>
        </w:rPr>
        <w:t>2.</w:t>
      </w:r>
      <w:r w:rsidR="00F00E8B">
        <w:rPr>
          <w:i w:val="0"/>
        </w:rPr>
        <w:t>4.6</w:t>
      </w:r>
      <w:r w:rsidRPr="00F81B92">
        <w:rPr>
          <w:i w:val="0"/>
        </w:rPr>
        <w:t xml:space="preserve"> </w:t>
      </w:r>
      <w:r>
        <w:rPr>
          <w:i w:val="0"/>
        </w:rPr>
        <w:t>Sistemas Scada</w:t>
      </w:r>
      <w:bookmarkEnd w:id="71"/>
    </w:p>
    <w:p w14:paraId="6693EA0B" w14:textId="2F617A01"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F60F5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3B3A3F9D"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F60F5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30D19B0" w:rsidR="00A623E4" w:rsidRPr="00352309" w:rsidRDefault="00231589" w:rsidP="009A2407">
      <w:pPr>
        <w:pStyle w:val="Legenda"/>
        <w:jc w:val="center"/>
      </w:pPr>
      <w:bookmarkStart w:id="72" w:name="_Toc511124776"/>
      <w:r>
        <w:t xml:space="preserve">Figura </w:t>
      </w:r>
      <w:fldSimple w:instr=" SEQ Figura \* ARABIC ">
        <w:r w:rsidR="006F713A">
          <w:rPr>
            <w:noProof/>
          </w:rPr>
          <w:t>16</w:t>
        </w:r>
      </w:fldSimple>
      <w:r>
        <w:t xml:space="preserve"> - Arquitetura </w:t>
      </w:r>
      <w:r w:rsidR="00A644AD">
        <w:t xml:space="preserve">de um </w:t>
      </w:r>
      <w:r>
        <w:t>Sistema SCADA</w:t>
      </w:r>
      <w:bookmarkEnd w:id="72"/>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73" w:name="_Toc511124549"/>
      <w:r w:rsidRPr="002A4B1A">
        <w:lastRenderedPageBreak/>
        <w:t>2.</w:t>
      </w:r>
      <w:r w:rsidR="00176849">
        <w:t>5</w:t>
      </w:r>
      <w:r w:rsidRPr="002A4B1A">
        <w:t xml:space="preserve"> </w:t>
      </w:r>
      <w:r>
        <w:t>Fabrico Aditivo</w:t>
      </w:r>
      <w:bookmarkEnd w:id="73"/>
    </w:p>
    <w:p w14:paraId="7F6291A2" w14:textId="21757D05"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F60F5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9E428C">
        <w:t>.</w:t>
      </w:r>
      <w:r w:rsidRPr="00280B1C">
        <w:t>).</w:t>
      </w:r>
      <w:r w:rsidR="005833E9" w:rsidRPr="00280B1C">
        <w:t xml:space="preserve"> </w:t>
      </w:r>
      <w:r w:rsidR="005833E9" w:rsidRPr="00652F6E">
        <w:t xml:space="preserve">O processo de impressão das peças é possível através da extrusão de material em estado </w:t>
      </w:r>
      <w:r w:rsidR="009E428C" w:rsidRPr="00652F6E">
        <w:t>semilíquido</w:t>
      </w:r>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BAC8F0" w:rsidR="00B77B16" w:rsidRDefault="00B77B16" w:rsidP="00B77B16">
      <w:pPr>
        <w:pStyle w:val="Legenda"/>
        <w:jc w:val="center"/>
      </w:pPr>
      <w:bookmarkStart w:id="74" w:name="_Toc511124777"/>
      <w:r>
        <w:t xml:space="preserve">Figura </w:t>
      </w:r>
      <w:fldSimple w:instr=" SEQ Figura \* ARABIC ">
        <w:r w:rsidR="006F713A">
          <w:rPr>
            <w:noProof/>
          </w:rPr>
          <w:t>17</w:t>
        </w:r>
      </w:fldSimple>
      <w:r>
        <w:t xml:space="preserve"> </w:t>
      </w:r>
      <w:r w:rsidR="009E428C">
        <w:t>–</w:t>
      </w:r>
      <w:r>
        <w:t xml:space="preserve"> </w:t>
      </w:r>
      <w:r w:rsidR="009E428C">
        <w:t xml:space="preserve">Ilustração de sistema </w:t>
      </w:r>
      <w:r>
        <w:t>de fabrico aditivo.</w:t>
      </w:r>
      <w:bookmarkEnd w:id="74"/>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64F58C3"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F60F5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50C8EB1"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w:t>
      </w:r>
      <w:r w:rsidR="009E428C">
        <w:t xml:space="preserve"> para o efeito, como por exemplo: </w:t>
      </w:r>
      <w:r>
        <w:t>plásticos</w:t>
      </w:r>
      <w:r w:rsidR="009E428C">
        <w:t>;</w:t>
      </w:r>
      <w:r>
        <w:t xml:space="preserve"> metais</w:t>
      </w:r>
      <w:r w:rsidR="009E428C">
        <w:t xml:space="preserve">; e </w:t>
      </w:r>
      <w:del w:id="75" w:author="Pedro Moreira" w:date="2018-04-23T09:58:00Z">
        <w:r w:rsidR="009A2407" w:rsidDel="009E428C">
          <w:delText xml:space="preserve"> </w:delText>
        </w:r>
      </w:del>
      <w:r w:rsidR="009A2407">
        <w:t xml:space="preserve">cerâmicas, </w:t>
      </w:r>
      <w:r w:rsidR="009E428C">
        <w:t>entre outros</w:t>
      </w:r>
      <w:r w:rsidR="009A2407">
        <w:t>.</w:t>
      </w:r>
    </w:p>
    <w:p w14:paraId="7A931AE3" w14:textId="00C44911" w:rsidR="00136454" w:rsidRDefault="00136454" w:rsidP="00280B1C">
      <w:commentRangeStart w:id="76"/>
      <w:r>
        <w:t>Apesar de nesta altura os meios de produção tradicionais ainda oferecerem algumas vantagens, nomeadamente em produção de larga escala, o fabrico aditivo já oferece vários benefícios, como</w:t>
      </w:r>
      <w:commentRangeEnd w:id="76"/>
      <w:r w:rsidR="009E428C">
        <w:rPr>
          <w:rStyle w:val="Refdecomentrio"/>
        </w:rPr>
        <w:commentReference w:id="76"/>
      </w:r>
      <w:r>
        <w:t>:</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77" w:name="_Toc511124550"/>
      <w:r w:rsidRPr="002A4B1A">
        <w:lastRenderedPageBreak/>
        <w:t>2.</w:t>
      </w:r>
      <w:r w:rsidR="00352309">
        <w:t>6</w:t>
      </w:r>
      <w:r w:rsidRPr="002A4B1A">
        <w:t xml:space="preserve"> </w:t>
      </w:r>
      <w:r w:rsidR="00BE790D">
        <w:t>Trabalho Relacionado</w:t>
      </w:r>
      <w:bookmarkEnd w:id="77"/>
    </w:p>
    <w:p w14:paraId="4065C72A" w14:textId="2763F7F5" w:rsidR="00B616E4" w:rsidRPr="00F81B92" w:rsidRDefault="00B616E4" w:rsidP="003E09F6">
      <w:pPr>
        <w:pStyle w:val="Cabealho3"/>
        <w:ind w:firstLine="708"/>
        <w:rPr>
          <w:i w:val="0"/>
        </w:rPr>
      </w:pPr>
      <w:bookmarkStart w:id="78" w:name="_Toc511124551"/>
      <w:r w:rsidRPr="00F81B92">
        <w:rPr>
          <w:i w:val="0"/>
        </w:rPr>
        <w:t>2.</w:t>
      </w:r>
      <w:r>
        <w:rPr>
          <w:i w:val="0"/>
        </w:rPr>
        <w:t>6</w:t>
      </w:r>
      <w:r w:rsidRPr="00F81B92">
        <w:rPr>
          <w:i w:val="0"/>
        </w:rPr>
        <w:t xml:space="preserve">.1 </w:t>
      </w:r>
      <w:r w:rsidRPr="00B616E4">
        <w:rPr>
          <w:i w:val="0"/>
        </w:rPr>
        <w:t>Controlo e Automação na Indústria</w:t>
      </w:r>
      <w:bookmarkEnd w:id="78"/>
    </w:p>
    <w:p w14:paraId="764C7CA3" w14:textId="1D332E67" w:rsidR="00C3125E" w:rsidRDefault="009E428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DA9084C"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2E90CED4" w:rsidR="00F51AF4" w:rsidRDefault="0015308A" w:rsidP="00280B1C">
      <w:r>
        <w:t xml:space="preserve">As principais razões que levaram </w:t>
      </w:r>
      <w:commentRangeStart w:id="79"/>
      <w:r w:rsidR="009E428C">
        <w:t>à</w:t>
      </w:r>
      <w:commentRangeEnd w:id="79"/>
      <w:r w:rsidR="009E428C">
        <w:rPr>
          <w:rStyle w:val="Refdecomentrio"/>
        </w:rPr>
        <w:commentReference w:id="79"/>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1217073"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9E428C">
        <w:t>Isto envolv</w:t>
      </w:r>
      <w:r w:rsidR="00DB0465">
        <w:t>e</w:t>
      </w:r>
      <w:r w:rsidR="009E428C">
        <w:t xml:space="preserve"> c</w:t>
      </w:r>
      <w:r w:rsidR="00785D94">
        <w:t>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80" w:name="_Toc511124778"/>
      <w:r>
        <w:t xml:space="preserve">Figura </w:t>
      </w:r>
      <w:fldSimple w:instr=" SEQ Figura \* ARABIC ">
        <w:r w:rsidR="006F713A">
          <w:rPr>
            <w:noProof/>
          </w:rPr>
          <w:t>18</w:t>
        </w:r>
      </w:fldSimple>
      <w:r w:rsidR="007D519D">
        <w:t xml:space="preserve"> - Ganhos de Tempo.</w:t>
      </w:r>
      <w:bookmarkEnd w:id="80"/>
      <w:r w:rsidR="007D519D">
        <w:t xml:space="preserve"> </w:t>
      </w:r>
    </w:p>
    <w:p w14:paraId="316BE5A4" w14:textId="122A5B76" w:rsidR="00B22E6B" w:rsidRDefault="00B22E6B" w:rsidP="00B22E6B">
      <w:pPr>
        <w:pStyle w:val="Legenda"/>
        <w:jc w:val="center"/>
      </w:pPr>
      <w:r>
        <w:t xml:space="preserve">Fonte: </w:t>
      </w:r>
      <w:r>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64510E1"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F60F5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4AF641A"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F60F59">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6A11299B"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F60F5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D4F5C1F" w:rsidR="00612EBD" w:rsidRDefault="00612EBD" w:rsidP="00280B1C">
      <w:r>
        <w:lastRenderedPageBreak/>
        <w:t xml:space="preserve">O embalamento e paletização </w:t>
      </w:r>
      <w:r w:rsidR="009E428C">
        <w:t xml:space="preserve">(“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81" w:name="_Toc511124779"/>
      <w:r>
        <w:t xml:space="preserve">Figura </w:t>
      </w:r>
      <w:fldSimple w:instr=" SEQ Figura \* ARABIC ">
        <w:r w:rsidR="006F713A">
          <w:rPr>
            <w:noProof/>
          </w:rPr>
          <w:t>19</w:t>
        </w:r>
      </w:fldSimple>
      <w:r>
        <w:t xml:space="preserve"> - Linha de Paletização Automatizada</w:t>
      </w:r>
      <w:r w:rsidR="007D519D">
        <w:t>.</w:t>
      </w:r>
      <w:bookmarkEnd w:id="81"/>
      <w:r w:rsidR="007D519D">
        <w:t xml:space="preserve"> </w:t>
      </w:r>
    </w:p>
    <w:p w14:paraId="4654545F" w14:textId="0D4FA259" w:rsidR="00612EBD" w:rsidRDefault="007D519D" w:rsidP="00612EBD">
      <w:pPr>
        <w:pStyle w:val="Legenda"/>
        <w:jc w:val="center"/>
      </w:pPr>
      <w:r>
        <w:t>Fonte:</w:t>
      </w:r>
      <w:r w:rsidR="00612EBD">
        <w:t xml:space="preserve"> </w:t>
      </w:r>
      <w:r w:rsidR="00612EBD">
        <w:fldChar w:fldCharType="begin" w:fldLock="1"/>
      </w:r>
      <w:r w:rsidR="00F60F5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2B606DC7"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F60F5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0608DEFE"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F60F5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82"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8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9F67581"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83"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83"/>
      <w:r w:rsidRPr="00C520F3">
        <w:t xml:space="preserve"> </w:t>
      </w:r>
    </w:p>
    <w:p w14:paraId="60C16B7D" w14:textId="0518C2B1" w:rsidR="00A63A08" w:rsidRPr="00C520F3" w:rsidRDefault="00A63A08" w:rsidP="00A63A08">
      <w:pPr>
        <w:pStyle w:val="Legenda"/>
        <w:jc w:val="center"/>
      </w:pPr>
      <w:r w:rsidRPr="00C520F3">
        <w:t xml:space="preserve">Fonte: </w:t>
      </w:r>
      <w:r>
        <w:rPr>
          <w:lang w:val="en-US"/>
        </w:rP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84" w:name="_Toc511124781"/>
      <w:r>
        <w:t xml:space="preserve">Figura </w:t>
      </w:r>
      <w:fldSimple w:instr=" SEQ Figura \* ARABIC ">
        <w:r w:rsidR="006F713A">
          <w:rPr>
            <w:noProof/>
          </w:rPr>
          <w:t>21</w:t>
        </w:r>
      </w:fldSimple>
      <w:r>
        <w:t xml:space="preserve"> - Página web dinâmica para monitorização.</w:t>
      </w:r>
      <w:bookmarkEnd w:id="84"/>
      <w:r>
        <w:t xml:space="preserve"> </w:t>
      </w:r>
    </w:p>
    <w:p w14:paraId="2FCD8749" w14:textId="78E77186" w:rsidR="00F176B1" w:rsidRPr="00C520F3" w:rsidRDefault="00F176B1" w:rsidP="00056543">
      <w:pPr>
        <w:pStyle w:val="Legenda"/>
        <w:jc w:val="center"/>
      </w:pPr>
      <w:r>
        <w:t xml:space="preserve">Font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85" w:name="_Toc511124782"/>
      <w:r>
        <w:t xml:space="preserve">Figura </w:t>
      </w:r>
      <w:fldSimple w:instr=" SEQ Figura \* ARABIC ">
        <w:r w:rsidR="006F713A">
          <w:rPr>
            <w:noProof/>
          </w:rPr>
          <w:t>22</w:t>
        </w:r>
      </w:fldSimple>
      <w:r>
        <w:t xml:space="preserve"> - Aplicação Java para monitorizar temperatura.</w:t>
      </w:r>
      <w:bookmarkEnd w:id="85"/>
      <w:r>
        <w:t xml:space="preserve"> </w:t>
      </w:r>
    </w:p>
    <w:p w14:paraId="52814E46" w14:textId="2C85F469" w:rsidR="00831701" w:rsidRDefault="00831701" w:rsidP="00831701">
      <w:pPr>
        <w:pStyle w:val="Legenda"/>
        <w:jc w:val="center"/>
      </w:pPr>
      <w:r>
        <w:t xml:space="preserve">Fonte: </w:t>
      </w:r>
      <w:r>
        <w:fldChar w:fldCharType="begin" w:fldLock="1"/>
      </w:r>
      <w:r w:rsidR="00F60F5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1DBCA9B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86" w:name="_Toc511124783"/>
      <w:r>
        <w:t xml:space="preserve">Figura </w:t>
      </w:r>
      <w:fldSimple w:instr=" SEQ Figura \* ARABIC ">
        <w:r w:rsidR="006F713A">
          <w:rPr>
            <w:noProof/>
          </w:rPr>
          <w:t>23</w:t>
        </w:r>
      </w:fldSimple>
      <w:r>
        <w:t xml:space="preserve"> - Arquitetura do sistema para controlo remoto de laboratório.</w:t>
      </w:r>
      <w:bookmarkEnd w:id="86"/>
      <w:r>
        <w:t xml:space="preserve"> </w:t>
      </w:r>
    </w:p>
    <w:p w14:paraId="16169FC5" w14:textId="4A6342F9" w:rsidR="00346E1B" w:rsidRDefault="00346E1B" w:rsidP="00346E1B">
      <w:pPr>
        <w:pStyle w:val="Legenda"/>
        <w:jc w:val="center"/>
      </w:pPr>
      <w:r>
        <w:t xml:space="preserve">Fonte: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87" w:name="_Toc511124784"/>
      <w:r>
        <w:t xml:space="preserve">Figura </w:t>
      </w:r>
      <w:fldSimple w:instr=" SEQ Figura \* ARABIC ">
        <w:r w:rsidR="006F713A">
          <w:rPr>
            <w:noProof/>
          </w:rPr>
          <w:t>24</w:t>
        </w:r>
      </w:fldSimple>
      <w:r>
        <w:t xml:space="preserve"> - Página no browser para controlo remoto.</w:t>
      </w:r>
      <w:bookmarkEnd w:id="87"/>
      <w:r>
        <w:t xml:space="preserve"> </w:t>
      </w:r>
    </w:p>
    <w:p w14:paraId="3EFA1C21" w14:textId="16BF3306" w:rsidR="006D7CB3" w:rsidRDefault="006D7CB3" w:rsidP="006D7CB3">
      <w:pPr>
        <w:pStyle w:val="Legenda"/>
        <w:jc w:val="center"/>
      </w:pPr>
      <w:r>
        <w:t xml:space="preserve">Fonte: </w:t>
      </w:r>
      <w:r>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AF12146"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88" w:name="_Toc511124785"/>
      <w:r>
        <w:t xml:space="preserve">Figura </w:t>
      </w:r>
      <w:fldSimple w:instr=" SEQ Figura \* ARABIC ">
        <w:r w:rsidR="006F713A">
          <w:rPr>
            <w:noProof/>
          </w:rPr>
          <w:t>25</w:t>
        </w:r>
      </w:fldSimple>
      <w:r>
        <w:t xml:space="preserve"> - Arquitetura do sistema para controlo de PLC remotamente.</w:t>
      </w:r>
      <w:bookmarkEnd w:id="88"/>
      <w:r>
        <w:t xml:space="preserve"> </w:t>
      </w:r>
    </w:p>
    <w:p w14:paraId="7CB9A579" w14:textId="1F0D7E89" w:rsidR="007D519D" w:rsidRDefault="00E467CD" w:rsidP="0013031B">
      <w:pPr>
        <w:pStyle w:val="Legenda"/>
        <w:jc w:val="center"/>
      </w:pPr>
      <w:r>
        <w:t xml:space="preserve">Fonte: </w:t>
      </w:r>
      <w:r>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89" w:name="_Toc511124786"/>
      <w:r>
        <w:t xml:space="preserve">Figura </w:t>
      </w:r>
      <w:fldSimple w:instr=" SEQ Figura \* ARABIC ">
        <w:r w:rsidR="006F713A">
          <w:rPr>
            <w:noProof/>
          </w:rPr>
          <w:t>26</w:t>
        </w:r>
      </w:fldSimple>
      <w:r>
        <w:t xml:space="preserve"> - Página web para controlo das variáveis do PLC.</w:t>
      </w:r>
      <w:bookmarkEnd w:id="89"/>
      <w:r>
        <w:t xml:space="preserve"> </w:t>
      </w:r>
    </w:p>
    <w:p w14:paraId="081FF2FE" w14:textId="2E258DE7" w:rsidR="006665F7" w:rsidRDefault="006665F7" w:rsidP="006665F7">
      <w:pPr>
        <w:pStyle w:val="Legenda"/>
        <w:jc w:val="center"/>
      </w:pPr>
      <w:r>
        <w:t xml:space="preserve">Fonte: </w:t>
      </w:r>
      <w:r>
        <w:fldChar w:fldCharType="begin" w:fldLock="1"/>
      </w:r>
      <w:r w:rsidR="00F60F5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90" w:name="_Toc511124787"/>
      <w:r>
        <w:t xml:space="preserve">Figura </w:t>
      </w:r>
      <w:fldSimple w:instr=" SEQ Figura \* ARABIC ">
        <w:r w:rsidR="006F713A">
          <w:rPr>
            <w:noProof/>
          </w:rPr>
          <w:t>27</w:t>
        </w:r>
      </w:fldSimple>
      <w:r>
        <w:t xml:space="preserve"> - Software Eiger.</w:t>
      </w:r>
      <w:bookmarkEnd w:id="9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91" w:name="_Toc511124838"/>
      <w:r>
        <w:t xml:space="preserve">Tabela </w:t>
      </w:r>
      <w:fldSimple w:instr=" SEQ Tabela \* ARABIC ">
        <w:r w:rsidR="00B634FA">
          <w:rPr>
            <w:noProof/>
          </w:rPr>
          <w:t>1</w:t>
        </w:r>
      </w:fldSimple>
      <w:r>
        <w:t xml:space="preserve"> - Características dos artigos e casos descritos</w:t>
      </w:r>
      <w:bookmarkEnd w:id="9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92"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9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7F67EA19"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93" w:name="_Toc511124788"/>
      <w:r>
        <w:t xml:space="preserve">Figura </w:t>
      </w:r>
      <w:fldSimple w:instr=" SEQ Figura \* ARABIC ">
        <w:r w:rsidR="006F713A">
          <w:rPr>
            <w:noProof/>
          </w:rPr>
          <w:t>28</w:t>
        </w:r>
      </w:fldSimple>
      <w:r>
        <w:t xml:space="preserve"> - A interface do sistema através dos óculos e dos marcadores de RA.</w:t>
      </w:r>
      <w:bookmarkEnd w:id="93"/>
      <w:r>
        <w:t xml:space="preserve"> </w:t>
      </w:r>
    </w:p>
    <w:p w14:paraId="792CDCCE" w14:textId="32C0E1EB" w:rsidR="009A6B68" w:rsidRDefault="009A6B68" w:rsidP="009A6B68">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94" w:name="_Toc511124789"/>
      <w:r>
        <w:t xml:space="preserve">Figura </w:t>
      </w:r>
      <w:fldSimple w:instr=" SEQ Figura \* ARABIC ">
        <w:r w:rsidR="006F713A">
          <w:rPr>
            <w:noProof/>
          </w:rPr>
          <w:t>29</w:t>
        </w:r>
      </w:fldSimple>
      <w:r>
        <w:t xml:space="preserve"> - Uma peça a ser modelada. Material virtual é "despejado" do spray na mão direita.</w:t>
      </w:r>
      <w:bookmarkEnd w:id="94"/>
      <w:r>
        <w:t xml:space="preserve"> </w:t>
      </w:r>
    </w:p>
    <w:p w14:paraId="30674DE6" w14:textId="2DD7BAD6" w:rsidR="009A6B68" w:rsidRPr="009A6B68" w:rsidRDefault="009A6B68" w:rsidP="009A6B68">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95"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95"/>
    </w:p>
    <w:p w14:paraId="63D25B97" w14:textId="28D6EF66" w:rsidR="009A6B68" w:rsidRDefault="009A6B68" w:rsidP="007D519D">
      <w:pPr>
        <w:pStyle w:val="Legenda"/>
        <w:jc w:val="center"/>
      </w:pPr>
      <w:r>
        <w:t xml:space="preserve">Fonte: </w:t>
      </w:r>
      <w:r>
        <w:fldChar w:fldCharType="begin" w:fldLock="1"/>
      </w:r>
      <w:r w:rsidR="00F60F5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2EF7AF6"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96" w:name="_Toc511124791"/>
      <w:r>
        <w:t xml:space="preserve">Figura </w:t>
      </w:r>
      <w:fldSimple w:instr=" SEQ Figura \* ARABIC ">
        <w:r w:rsidR="006F713A">
          <w:rPr>
            <w:noProof/>
          </w:rPr>
          <w:t>31</w:t>
        </w:r>
      </w:fldSimple>
      <w:r>
        <w:t xml:space="preserve"> - Montagem de produto animada em ambiente de RA.</w:t>
      </w:r>
      <w:bookmarkEnd w:id="96"/>
      <w:r>
        <w:t xml:space="preserve"> </w:t>
      </w:r>
    </w:p>
    <w:p w14:paraId="5720BB66" w14:textId="0E48571F" w:rsidR="00EF1010" w:rsidRDefault="00212590" w:rsidP="0013031B">
      <w:pPr>
        <w:pStyle w:val="Legenda"/>
        <w:jc w:val="center"/>
      </w:pPr>
      <w:r>
        <w:t xml:space="preserve">Fonte: </w:t>
      </w:r>
      <w:r>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6438E72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F60F5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55B24C7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F60F5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6056B6FB"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F60F5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959FF05"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commentRangeStart w:id="97"/>
      <w:r>
        <w:t>etc</w:t>
      </w:r>
      <w:r w:rsidR="008D5738">
        <w:t>.</w:t>
      </w:r>
      <w:commentRangeEnd w:id="97"/>
      <w:r w:rsidR="008D5738">
        <w:rPr>
          <w:rStyle w:val="Refdecomentrio"/>
        </w:rPr>
        <w:commentReference w:id="97"/>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5885E3D4" w:rsidR="00924ABE" w:rsidRDefault="00924ABE" w:rsidP="00AA60D4">
      <w:pPr>
        <w:pStyle w:val="Cabealho1"/>
      </w:pPr>
      <w:bookmarkStart w:id="98" w:name="_Toc511124554"/>
      <w:r w:rsidRPr="002A4B1A">
        <w:lastRenderedPageBreak/>
        <w:t xml:space="preserve">3. </w:t>
      </w:r>
      <w:r w:rsidR="00834983">
        <w:t xml:space="preserve">Desenvolvimento de </w:t>
      </w:r>
      <w:r w:rsidR="00180002">
        <w:t xml:space="preserve">Proposta de </w:t>
      </w:r>
      <w:r w:rsidR="00E67EF7">
        <w:t>Solução</w:t>
      </w:r>
      <w:bookmarkEnd w:id="98"/>
    </w:p>
    <w:p w14:paraId="79320A42" w14:textId="15C2EFB0" w:rsidR="00B1140D" w:rsidRDefault="00B1140D" w:rsidP="0013031B">
      <w:pPr>
        <w:pStyle w:val="Cabealho2"/>
        <w:ind w:firstLine="708"/>
      </w:pPr>
      <w:bookmarkStart w:id="99" w:name="_Toc511124555"/>
      <w:r>
        <w:t>3.1</w:t>
      </w:r>
      <w:r w:rsidRPr="002A4B1A">
        <w:t xml:space="preserve"> </w:t>
      </w:r>
      <w:r>
        <w:t>Introdução</w:t>
      </w:r>
      <w:bookmarkEnd w:id="99"/>
    </w:p>
    <w:p w14:paraId="6B47A7A0" w14:textId="5636D9BB"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8D5738">
        <w:t>desenvolveu-se</w:t>
      </w:r>
      <w:r w:rsidR="00A95410">
        <w:t xml:space="preserve"> uma </w:t>
      </w:r>
      <w:r w:rsidR="008D5738">
        <w:t xml:space="preserve">primeira </w:t>
      </w:r>
      <w:r w:rsidR="00A95410">
        <w:t xml:space="preserve">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w:t>
      </w:r>
      <w:r w:rsidR="008D5738">
        <w:t>à</w:t>
      </w:r>
      <w:r w:rsidR="00A95410">
        <w:t xml:space="preserve">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100" w:name="_Toc511124556"/>
      <w:r>
        <w:t>3.2</w:t>
      </w:r>
      <w:r w:rsidRPr="002A4B1A">
        <w:t xml:space="preserve"> </w:t>
      </w:r>
      <w:r>
        <w:t>Descrição dos Equipamentos</w:t>
      </w:r>
      <w:bookmarkEnd w:id="100"/>
    </w:p>
    <w:p w14:paraId="508D0DDE" w14:textId="0D3AD06E" w:rsidR="00513E2E" w:rsidRDefault="002169CD" w:rsidP="00DC2A7D">
      <w:r w:rsidRPr="0050469D">
        <w:t>O</w:t>
      </w:r>
      <w:r w:rsidR="00513E2E" w:rsidRPr="0050469D">
        <w:t xml:space="preserve"> protótipo funcional foi desenvolvido recorrendo a um equipamento de </w:t>
      </w:r>
      <w:r w:rsidR="00B8083E" w:rsidRPr="0050469D">
        <w:t xml:space="preserve">fabrico aditivo </w:t>
      </w:r>
      <w:r w:rsidR="008D5738">
        <w:t>disponível</w:t>
      </w:r>
      <w:r w:rsidR="008D5738" w:rsidRPr="0050469D">
        <w:t xml:space="preserve"> </w:t>
      </w:r>
      <w:r w:rsidR="008D5738">
        <w:t>no âmbito de</w:t>
      </w:r>
      <w:r w:rsidR="00B8083E" w:rsidRPr="0050469D">
        <w:t xml:space="preserv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101" w:name="_Toc511124792"/>
      <w:r>
        <w:t xml:space="preserve">Figura </w:t>
      </w:r>
      <w:fldSimple w:instr=" SEQ Figura \* ARABIC ">
        <w:r w:rsidR="006F713A">
          <w:rPr>
            <w:noProof/>
          </w:rPr>
          <w:t>32</w:t>
        </w:r>
      </w:fldSimple>
      <w:r>
        <w:t xml:space="preserve"> - Equipamento utilizado para o protótipo funcional</w:t>
      </w:r>
      <w:bookmarkEnd w:id="10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1E913694">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102" w:name="_Toc511124793"/>
      <w:r>
        <w:t xml:space="preserve">Figura </w:t>
      </w:r>
      <w:fldSimple w:instr=" SEQ Figura \* ARABIC ">
        <w:r w:rsidR="006F713A">
          <w:rPr>
            <w:noProof/>
          </w:rPr>
          <w:t>33</w:t>
        </w:r>
      </w:fldSimple>
      <w:r>
        <w:t xml:space="preserve"> - Equipamento em funcionamento</w:t>
      </w:r>
      <w:bookmarkEnd w:id="10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103" w:name="_Toc511124794"/>
      <w:r>
        <w:t xml:space="preserve">Figura </w:t>
      </w:r>
      <w:fldSimple w:instr=" SEQ Figura \* ARABIC ">
        <w:r w:rsidR="006F713A">
          <w:rPr>
            <w:noProof/>
          </w:rPr>
          <w:t>34</w:t>
        </w:r>
      </w:fldSimple>
      <w:r>
        <w:t xml:space="preserve"> - Equipamento a depositar gesso, criando uma peça</w:t>
      </w:r>
      <w:bookmarkEnd w:id="10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104" w:name="_Toc511124795"/>
      <w:r>
        <w:t xml:space="preserve">Figura </w:t>
      </w:r>
      <w:fldSimple w:instr=" SEQ Figura \* ARABIC ">
        <w:r w:rsidR="006F713A">
          <w:rPr>
            <w:noProof/>
          </w:rPr>
          <w:t>35</w:t>
        </w:r>
      </w:fldSimple>
      <w:r>
        <w:t xml:space="preserve"> - Estrutura da área de impressão do equipamento final</w:t>
      </w:r>
      <w:bookmarkEnd w:id="10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105" w:name="_Toc511124796"/>
      <w:r>
        <w:t xml:space="preserve">Figura </w:t>
      </w:r>
      <w:fldSimple w:instr=" SEQ Figura \* ARABIC ">
        <w:r w:rsidR="006F713A">
          <w:rPr>
            <w:noProof/>
          </w:rPr>
          <w:t>36</w:t>
        </w:r>
      </w:fldSimple>
      <w:r>
        <w:t xml:space="preserve"> - Equipamento de Fabrico Aditivo e a HMI</w:t>
      </w:r>
      <w:bookmarkEnd w:id="10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106" w:name="_Toc511124797"/>
      <w:r>
        <w:t xml:space="preserve">Figura </w:t>
      </w:r>
      <w:fldSimple w:instr=" SEQ Figura \* ARABIC ">
        <w:r w:rsidR="006F713A">
          <w:rPr>
            <w:noProof/>
          </w:rPr>
          <w:t>37</w:t>
        </w:r>
      </w:fldSimple>
      <w:r>
        <w:t xml:space="preserve"> - Equipamento de Fabrico Aditivo e a HMI</w:t>
      </w:r>
      <w:bookmarkEnd w:id="106"/>
    </w:p>
    <w:p w14:paraId="73B903CF" w14:textId="6A1EA44C" w:rsidR="00774D62" w:rsidRPr="00774D62" w:rsidRDefault="00774D62" w:rsidP="00774D62"/>
    <w:p w14:paraId="7DE86944" w14:textId="43E78ED4"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8D5738">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107" w:name="_Toc511124798"/>
      <w:r>
        <w:t xml:space="preserve">Figura </w:t>
      </w:r>
      <w:fldSimple w:instr=" SEQ Figura \* ARABIC ">
        <w:r>
          <w:rPr>
            <w:noProof/>
          </w:rPr>
          <w:t>57</w:t>
        </w:r>
      </w:fldSimple>
      <w:r>
        <w:t xml:space="preserve"> - Exemplo de código G</w:t>
      </w:r>
      <w:bookmarkEnd w:id="107"/>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08" w:name="_Toc511124557"/>
      <w:r>
        <w:t>3.</w:t>
      </w:r>
      <w:r w:rsidR="00E95509">
        <w:t>2</w:t>
      </w:r>
      <w:r>
        <w:t xml:space="preserve"> Sub-Objetivos</w:t>
      </w:r>
      <w:bookmarkEnd w:id="108"/>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0B4EB250" w:rsidR="001D21E1" w:rsidRDefault="001D21E1" w:rsidP="00280B1C">
      <w:r>
        <w:lastRenderedPageBreak/>
        <w:t xml:space="preserve">Partindo deste princípio foram definidos </w:t>
      </w:r>
      <w:commentRangeStart w:id="109"/>
      <w:r w:rsidR="00654080">
        <w:t>subobjetivos</w:t>
      </w:r>
      <w:r>
        <w:t xml:space="preserve"> </w:t>
      </w:r>
      <w:commentRangeEnd w:id="109"/>
      <w:r w:rsidR="008D5738">
        <w:rPr>
          <w:rStyle w:val="Refdecomentrio"/>
        </w:rPr>
        <w:commentReference w:id="109"/>
      </w:r>
      <w:r>
        <w:t>para o projeto, que no fundo representam tarefas a executar, apesar de nem todos serem de carácter obrigatório e estarem dependentes de nuances que possam aparecer com o decorrer do desenvolvimento. Os sub</w:t>
      </w:r>
      <w:del w:id="110" w:author="Pedro Moreira" w:date="2018-04-23T10:14:00Z">
        <w:r w:rsidDel="008D5738">
          <w:delText>-</w:delText>
        </w:r>
      </w:del>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B3651FC" w:rsidR="001D21E1" w:rsidRDefault="001D21E1" w:rsidP="00660D40">
      <w:pPr>
        <w:pStyle w:val="PargrafodaLista"/>
        <w:numPr>
          <w:ilvl w:val="0"/>
          <w:numId w:val="12"/>
        </w:numPr>
      </w:pPr>
      <w:r>
        <w:t>Visualizar G</w:t>
      </w:r>
      <w:ins w:id="111" w:author="Pedro Moreira" w:date="2018-04-23T10:12:00Z">
        <w:r w:rsidR="008D5738">
          <w:t>c</w:t>
        </w:r>
      </w:ins>
      <w:del w:id="112" w:author="Pedro Moreira" w:date="2018-04-23T10:12:00Z">
        <w:r w:rsidDel="008D5738">
          <w:delText>c</w:delText>
        </w:r>
      </w:del>
      <w:r>
        <w:t>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13" w:name="_Toc511124558"/>
      <w:r>
        <w:lastRenderedPageBreak/>
        <w:t>3.</w:t>
      </w:r>
      <w:r w:rsidR="00E95509">
        <w:t>3</w:t>
      </w:r>
      <w:r>
        <w:t xml:space="preserve"> Arquitetura </w:t>
      </w:r>
      <w:r w:rsidR="001D21E1">
        <w:t>do Protótipo</w:t>
      </w:r>
      <w:bookmarkEnd w:id="113"/>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14"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114"/>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15" w:name="_Toc511124559"/>
      <w:r>
        <w:t>3.</w:t>
      </w:r>
      <w:r w:rsidR="005A3F39">
        <w:t>4</w:t>
      </w:r>
      <w:r>
        <w:t xml:space="preserve"> Protótipo</w:t>
      </w:r>
      <w:r w:rsidR="005A3F39">
        <w:t xml:space="preserve"> </w:t>
      </w:r>
      <w:r w:rsidR="00E67EF7">
        <w:t>Funcional</w:t>
      </w:r>
      <w:bookmarkEnd w:id="115"/>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16" w:name="_Toc511124800"/>
      <w:r>
        <w:t xml:space="preserve">Figura </w:t>
      </w:r>
      <w:fldSimple w:instr=" SEQ Figura \* ARABIC ">
        <w:r w:rsidR="006F713A">
          <w:rPr>
            <w:noProof/>
          </w:rPr>
          <w:t>39</w:t>
        </w:r>
      </w:fldSimple>
      <w:r>
        <w:t xml:space="preserve"> - Sistema com o equipamento ligado e em estado ON</w:t>
      </w:r>
      <w:bookmarkEnd w:id="116"/>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17" w:name="_Toc511124801"/>
      <w:r>
        <w:t xml:space="preserve">Figura </w:t>
      </w:r>
      <w:fldSimple w:instr=" SEQ Figura \* ARABIC ">
        <w:r w:rsidR="006F713A">
          <w:rPr>
            <w:noProof/>
          </w:rPr>
          <w:t>40</w:t>
        </w:r>
      </w:fldSimple>
      <w:r>
        <w:t xml:space="preserve"> - Sistema a executar o Gcode na tabela vermelha</w:t>
      </w:r>
      <w:bookmarkEnd w:id="117"/>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9C6F42A" w:rsidR="003B1627" w:rsidRDefault="0016545B" w:rsidP="002F6F57">
      <w:pPr>
        <w:pStyle w:val="Legenda"/>
        <w:jc w:val="center"/>
      </w:pPr>
      <w:bookmarkStart w:id="118" w:name="_Toc511124802"/>
      <w:r>
        <w:t xml:space="preserve">Figura </w:t>
      </w:r>
      <w:fldSimple w:instr=" SEQ Figura \* ARABIC ">
        <w:r w:rsidR="006F713A">
          <w:rPr>
            <w:noProof/>
          </w:rPr>
          <w:t>41</w:t>
        </w:r>
      </w:fldSimple>
      <w:r>
        <w:t xml:space="preserve"> - V</w:t>
      </w:r>
      <w:r w:rsidR="0029668E">
        <w:t>i</w:t>
      </w:r>
      <w:r>
        <w:t xml:space="preserve">sualização da peça a ser impressa em </w:t>
      </w:r>
      <w:r w:rsidR="00834983">
        <w:t>3</w:t>
      </w:r>
      <w:r>
        <w:t>D</w:t>
      </w:r>
      <w:r w:rsidR="00834983">
        <w:t xml:space="preserve"> (cima) </w:t>
      </w:r>
      <w:r>
        <w:t xml:space="preserve"> e </w:t>
      </w:r>
      <w:r w:rsidR="00834983">
        <w:t>2</w:t>
      </w:r>
      <w:r>
        <w:t>D</w:t>
      </w:r>
      <w:bookmarkEnd w:id="118"/>
      <w:r w:rsidR="00834983">
        <w:t xml:space="preserve">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19" w:name="_Toc511124560"/>
      <w:r>
        <w:lastRenderedPageBreak/>
        <w:t>3.4 Conclusões</w:t>
      </w:r>
      <w:bookmarkEnd w:id="119"/>
    </w:p>
    <w:p w14:paraId="55DEB521" w14:textId="2121983D" w:rsidR="00151B34" w:rsidRDefault="00151B34" w:rsidP="00280B1C">
      <w:r>
        <w:t xml:space="preserve">Após ter sido levantado o problema e estudado um conjunto de </w:t>
      </w:r>
      <w:r w:rsidR="00834983">
        <w:t xml:space="preserve">tecnolog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0CBE7202"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w:t>
      </w:r>
      <w:r w:rsidR="00834983">
        <w:t xml:space="preserve">., </w:t>
      </w:r>
      <w:r w:rsidR="00521DA4">
        <w:t xml:space="preserve">e fazendo uma primeira aproximação </w:t>
      </w:r>
      <w:r w:rsidR="00834983">
        <w:t>à</w:t>
      </w:r>
      <w:r w:rsidR="00521DA4">
        <w:t xml:space="preserve">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103897E1" w:rsidR="00FE7373" w:rsidRDefault="00891400" w:rsidP="00E67CE4">
      <w:pPr>
        <w:pStyle w:val="Cabealho1"/>
      </w:pPr>
      <w:bookmarkStart w:id="120" w:name="_Toc511124561"/>
      <w:r>
        <w:lastRenderedPageBreak/>
        <w:t xml:space="preserve">4. </w:t>
      </w:r>
      <w:r w:rsidR="00E67EF7">
        <w:t>Desenvolvimento e Validação</w:t>
      </w:r>
      <w:r w:rsidR="00FE7373">
        <w:t xml:space="preserve"> d</w:t>
      </w:r>
      <w:r w:rsidR="00834983">
        <w:t>a</w:t>
      </w:r>
      <w:r w:rsidR="00FE7373">
        <w:t xml:space="preserve"> Solução </w:t>
      </w:r>
      <w:bookmarkEnd w:id="120"/>
      <w:r w:rsidR="00834983">
        <w:t>Final</w:t>
      </w:r>
    </w:p>
    <w:p w14:paraId="728AA0D8" w14:textId="6ACE3FB2" w:rsidR="004814D3" w:rsidRPr="00E67EF7" w:rsidRDefault="004814D3" w:rsidP="004814D3">
      <w:pPr>
        <w:pStyle w:val="Cabealho2"/>
        <w:ind w:firstLine="708"/>
      </w:pPr>
      <w:bookmarkStart w:id="121" w:name="_Toc511124562"/>
      <w:r>
        <w:t>4.1 Introdução</w:t>
      </w:r>
      <w:bookmarkEnd w:id="121"/>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22" w:name="_Toc511124563"/>
      <w:r>
        <w:t>4.</w:t>
      </w:r>
      <w:r w:rsidR="004814D3">
        <w:t>2</w:t>
      </w:r>
      <w:r w:rsidR="00FE7373">
        <w:t xml:space="preserve"> Análise de Requisitos e Desenvolvimento de Maquete</w:t>
      </w:r>
      <w:bookmarkEnd w:id="122"/>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43B6F1A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F60F5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180B5932"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834983">
        <w:t>MS E</w:t>
      </w:r>
      <w:r w:rsidR="00FE7373">
        <w:t>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bookmarkStart w:id="123" w:name="_GoBack"/>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bookmarkEnd w:id="123"/>
    </w:p>
    <w:p w14:paraId="6788D750" w14:textId="6ADB6D43" w:rsidR="00001AE8" w:rsidRDefault="00001AE8" w:rsidP="00001AE8">
      <w:pPr>
        <w:pStyle w:val="Legenda"/>
        <w:jc w:val="center"/>
      </w:pPr>
      <w:bookmarkStart w:id="124" w:name="_Toc511124803"/>
      <w:r>
        <w:t xml:space="preserve">Figura </w:t>
      </w:r>
      <w:fldSimple w:instr=" SEQ Figura \* ARABIC ">
        <w:r w:rsidR="006F713A">
          <w:rPr>
            <w:noProof/>
          </w:rPr>
          <w:t>42</w:t>
        </w:r>
      </w:fldSimple>
      <w:r>
        <w:t xml:space="preserve"> - Levantamento de Requisitos</w:t>
      </w:r>
      <w:r w:rsidR="002576C3">
        <w:t xml:space="preserve"> (1ªparte)</w:t>
      </w:r>
      <w:bookmarkEnd w:id="12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25" w:name="_Toc511124804"/>
      <w:r>
        <w:t xml:space="preserve">Figura </w:t>
      </w:r>
      <w:fldSimple w:instr=" SEQ Figura \* ARABIC ">
        <w:r w:rsidR="006F713A">
          <w:rPr>
            <w:noProof/>
          </w:rPr>
          <w:t>43</w:t>
        </w:r>
      </w:fldSimple>
      <w:r>
        <w:t xml:space="preserve"> - Levantamento de Requisitos</w:t>
      </w:r>
      <w:r w:rsidR="002576C3">
        <w:t xml:space="preserve"> (2ªparte)</w:t>
      </w:r>
      <w:bookmarkEnd w:id="12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26"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w:t>
      </w:r>
      <w:r w:rsidR="000D047F" w:rsidRPr="00834983">
        <w:rPr>
          <w:i/>
          <w:rPrChange w:id="127" w:author="Pedro Moreira" w:date="2018-04-23T10:20:00Z">
            <w:rPr/>
          </w:rPrChange>
        </w:rPr>
        <w:t>tabs</w:t>
      </w:r>
      <w:r w:rsidR="000D047F">
        <w:t xml:space="preserve"> Automático e Aquecimento visíveis</w:t>
      </w:r>
      <w:bookmarkEnd w:id="126"/>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28"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 xml:space="preserve">usa e </w:t>
      </w:r>
      <w:r w:rsidR="00DF4974" w:rsidRPr="00834983">
        <w:rPr>
          <w:i/>
          <w:rPrChange w:id="129" w:author="Pedro Moreira" w:date="2018-04-23T10:20:00Z">
            <w:rPr/>
          </w:rPrChange>
        </w:rPr>
        <w:t>tabs</w:t>
      </w:r>
      <w:r w:rsidR="00DF4974">
        <w:t xml:space="preserve"> Manual e Insuflação de Ar visíveis</w:t>
      </w:r>
      <w:bookmarkEnd w:id="128"/>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30" w:name="_Toc511124807"/>
      <w:r>
        <w:t xml:space="preserve">Figura </w:t>
      </w:r>
      <w:fldSimple w:instr=" SEQ Figura \* ARABIC ">
        <w:r w:rsidR="006F713A">
          <w:rPr>
            <w:noProof/>
          </w:rPr>
          <w:t>46</w:t>
        </w:r>
      </w:fldSimple>
      <w:r>
        <w:t xml:space="preserve"> - Maquete da máquina desligada e </w:t>
      </w:r>
      <w:r w:rsidRPr="00834983">
        <w:rPr>
          <w:i/>
          <w:rPrChange w:id="131" w:author="Pedro Moreira" w:date="2018-04-23T10:20:00Z">
            <w:rPr/>
          </w:rPrChange>
        </w:rPr>
        <w:t>tabs</w:t>
      </w:r>
      <w:r>
        <w:t xml:space="preserve"> MDI e Parâmetros visíveis</w:t>
      </w:r>
      <w:bookmarkEnd w:id="130"/>
    </w:p>
    <w:p w14:paraId="73CF79F6" w14:textId="771F12BF" w:rsidR="00FE7373" w:rsidRDefault="006F0100" w:rsidP="00280B1C">
      <w:r w:rsidRPr="0050469D">
        <w:t>Após a criação da</w:t>
      </w:r>
      <w:r w:rsidR="00FE7373" w:rsidRPr="0050469D">
        <w:t xml:space="preserve"> </w:t>
      </w:r>
      <w:r w:rsidRPr="0050469D">
        <w:t xml:space="preserve">primeira versão </w:t>
      </w:r>
      <w:r w:rsidR="00834983">
        <w:t xml:space="preserve">estática </w:t>
      </w:r>
      <w:r w:rsidRPr="0050469D">
        <w:t xml:space="preserve">das </w:t>
      </w:r>
      <w:r w:rsidR="00FE7373" w:rsidRPr="0050469D">
        <w:t xml:space="preserve">maquetes, foi criada uma </w:t>
      </w:r>
      <w:r w:rsidR="00960F75" w:rsidRPr="0050469D">
        <w:t>segunda versão</w:t>
      </w:r>
      <w:r w:rsidR="00834983">
        <w:t>. Esta versão permitia interatividade</w:t>
      </w:r>
      <w:r w:rsidR="001E422B" w:rsidRPr="0050469D">
        <w:t xml:space="preserv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32" w:name="_Toc511124808"/>
      <w:r>
        <w:t xml:space="preserve">Figura </w:t>
      </w:r>
      <w:fldSimple w:instr=" SEQ Figura \* ARABIC ">
        <w:r w:rsidR="006F713A">
          <w:rPr>
            <w:noProof/>
          </w:rPr>
          <w:t>47</w:t>
        </w:r>
      </w:fldSimple>
      <w:r>
        <w:t xml:space="preserve"> - Protótipo interativo em modo automático</w:t>
      </w:r>
      <w:bookmarkEnd w:id="132"/>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33" w:name="_Toc511124809"/>
      <w:r>
        <w:t xml:space="preserve">Figura </w:t>
      </w:r>
      <w:fldSimple w:instr=" SEQ Figura \* ARABIC ">
        <w:r w:rsidR="006F713A">
          <w:rPr>
            <w:noProof/>
          </w:rPr>
          <w:t>48</w:t>
        </w:r>
      </w:fldSimple>
      <w:r>
        <w:t xml:space="preserve"> - Protótipo interativo em modo manual</w:t>
      </w:r>
      <w:bookmarkEnd w:id="133"/>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34" w:name="_Toc511124810"/>
      <w:r>
        <w:t xml:space="preserve">Figura </w:t>
      </w:r>
      <w:fldSimple w:instr=" SEQ Figura \* ARABIC ">
        <w:r w:rsidR="006F713A">
          <w:rPr>
            <w:noProof/>
          </w:rPr>
          <w:t>49</w:t>
        </w:r>
      </w:fldSimple>
      <w:r>
        <w:t xml:space="preserve"> - Protótipo interativo em modo MDI</w:t>
      </w:r>
      <w:bookmarkEnd w:id="134"/>
    </w:p>
    <w:p w14:paraId="6DF30581" w14:textId="07D0504B" w:rsidR="001170E7" w:rsidRDefault="001170E7" w:rsidP="00FE7373"/>
    <w:p w14:paraId="5DA5145A" w14:textId="1BB9ED93" w:rsidR="008F4745" w:rsidRDefault="008F4745" w:rsidP="00280B1C">
      <w:r w:rsidRPr="0050469D">
        <w:t xml:space="preserve">Entre esta versão de maquetes e a primeira houve alguns ajustes feitos derivados de análise e reflexão feita </w:t>
      </w:r>
      <w:r w:rsidR="00834983">
        <w:t>à</w:t>
      </w:r>
      <w:r w:rsidRPr="0050469D">
        <w:t xml:space="preserve">s necessidades em conjunto com a forma como as funcionalidades estavam dispostas, nomeadamente na </w:t>
      </w:r>
      <w:r w:rsidRPr="00834983">
        <w:rPr>
          <w:i/>
          <w:rPrChange w:id="135" w:author="Pedro Moreira" w:date="2018-04-23T10:22:00Z">
            <w:rPr/>
          </w:rPrChange>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36" w:name="_Toc511124564"/>
      <w:r>
        <w:lastRenderedPageBreak/>
        <w:t>4.</w:t>
      </w:r>
      <w:r w:rsidR="00E95509">
        <w:t>2</w:t>
      </w:r>
      <w:r>
        <w:t xml:space="preserve"> Arquitetura Final</w:t>
      </w:r>
      <w:bookmarkEnd w:id="136"/>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w:t>
      </w:r>
      <w:commentRangeStart w:id="137"/>
      <w:r w:rsidR="00DA1C4E" w:rsidRPr="0050469D">
        <w:t xml:space="preserve">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w:t>
      </w:r>
      <w:commentRangeEnd w:id="137"/>
      <w:r w:rsidR="00834983">
        <w:rPr>
          <w:rStyle w:val="Refdecomentrio"/>
        </w:rPr>
        <w:commentReference w:id="137"/>
      </w:r>
      <w:r w:rsidR="00AF79CE" w:rsidRPr="0050469D">
        <w:t xml:space="preserve">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324A808F" w:rsidR="00FE7373" w:rsidRDefault="00FC7D13" w:rsidP="00FC7D13">
      <w:pPr>
        <w:pStyle w:val="Legenda"/>
        <w:jc w:val="center"/>
      </w:pPr>
      <w:bookmarkStart w:id="138" w:name="_Toc511124811"/>
      <w:r>
        <w:t xml:space="preserve">Figura </w:t>
      </w:r>
      <w:fldSimple w:instr=" SEQ Figura \* ARABIC ">
        <w:r w:rsidR="006F713A">
          <w:rPr>
            <w:noProof/>
          </w:rPr>
          <w:t>50</w:t>
        </w:r>
      </w:fldSimple>
      <w:r>
        <w:t xml:space="preserve"> - Arquitetura </w:t>
      </w:r>
      <w:r w:rsidR="00834983">
        <w:t xml:space="preserve">da Solução </w:t>
      </w:r>
      <w:r>
        <w:t>Final</w:t>
      </w:r>
      <w:bookmarkEnd w:id="138"/>
      <w:ins w:id="139" w:author="Pedro Moreira" w:date="2018-04-23T10:23:00Z">
        <w:r w:rsidR="00834983">
          <w:t xml:space="preserve"> </w:t>
        </w:r>
      </w:ins>
    </w:p>
    <w:p w14:paraId="7F7FD1B2" w14:textId="505AA9AC" w:rsidR="000649FA" w:rsidRPr="0050469D" w:rsidRDefault="00722EE6" w:rsidP="00431029">
      <w:r w:rsidRPr="0050469D">
        <w:lastRenderedPageBreak/>
        <w:t xml:space="preserve">Como se pode constatar, o projet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57988BF9"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834983">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40" w:name="_Toc511124565"/>
      <w:r>
        <w:t>4.</w:t>
      </w:r>
      <w:r w:rsidR="00E95509">
        <w:t>3</w:t>
      </w:r>
      <w:r>
        <w:t xml:space="preserve"> </w:t>
      </w:r>
      <w:r w:rsidR="00590541">
        <w:t>Avaliação</w:t>
      </w:r>
      <w:r>
        <w:t xml:space="preserve"> da Interface</w:t>
      </w:r>
      <w:bookmarkEnd w:id="140"/>
    </w:p>
    <w:p w14:paraId="7A0A0815" w14:textId="5333AE2B"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834983">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F60F59">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1B4E2394"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F60F59">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41" w:name="_Toc511124812"/>
      <w:r>
        <w:t xml:space="preserve">Figura </w:t>
      </w:r>
      <w:fldSimple w:instr=" SEQ Figura \* ARABIC ">
        <w:r>
          <w:rPr>
            <w:noProof/>
          </w:rPr>
          <w:t>51</w:t>
        </w:r>
      </w:fldSimple>
      <w:r>
        <w:t xml:space="preserve"> - Problemas de Usabilidade vs Número de Utilizadores.</w:t>
      </w:r>
      <w:bookmarkEnd w:id="141"/>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F16CF78"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No projeto desenvolvido no âmbito desta tese, foi apenas possível envolver um grupo de 4 (quatro) utilizadores para efeitos de teste e avaliação da interface, que </w:t>
      </w:r>
      <w:r w:rsidR="00B8412A">
        <w:t xml:space="preserve">utilizando os argumentos de </w:t>
      </w:r>
      <w:r w:rsidR="00444CB0" w:rsidRPr="0050469D">
        <w:t>Nielsen numa primeira iteração de testes serviriam para cobrir aproximadamente 80% dos problemas de usabilidade.</w:t>
      </w:r>
    </w:p>
    <w:p w14:paraId="04CB51DD" w14:textId="09332F53"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F60F5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42" w:name="_Toc511124839"/>
      <w:r>
        <w:t xml:space="preserve">Tabela </w:t>
      </w:r>
      <w:fldSimple w:instr=" SEQ Tabela \* ARABIC ">
        <w:r w:rsidR="00B634FA">
          <w:rPr>
            <w:noProof/>
          </w:rPr>
          <w:t>2</w:t>
        </w:r>
      </w:fldSimple>
      <w:r>
        <w:t xml:space="preserve"> - Avaliação com SUS (System Usability Scale)</w:t>
      </w:r>
      <w:bookmarkEnd w:id="142"/>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43" w:name="_Toc511124840"/>
      <w:r>
        <w:t xml:space="preserve">Tabela </w:t>
      </w:r>
      <w:fldSimple w:instr=" SEQ Tabela \* ARABIC ">
        <w:r w:rsidR="00B634FA">
          <w:rPr>
            <w:noProof/>
          </w:rPr>
          <w:t>3</w:t>
        </w:r>
      </w:fldSimple>
      <w:r>
        <w:t xml:space="preserve"> - </w:t>
      </w:r>
      <w:r w:rsidRPr="00606A6E">
        <w:t>Sugestões de Melhoria dos Utilizadores</w:t>
      </w:r>
      <w:bookmarkEnd w:id="143"/>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44" w:name="_Toc511124566"/>
      <w:r>
        <w:lastRenderedPageBreak/>
        <w:t>4.</w:t>
      </w:r>
      <w:r w:rsidR="00E95509">
        <w:t>4</w:t>
      </w:r>
      <w:r>
        <w:t xml:space="preserve"> Sistema Desenvolvido</w:t>
      </w:r>
      <w:bookmarkEnd w:id="144"/>
    </w:p>
    <w:p w14:paraId="03EE179C" w14:textId="03A8FCFD"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w:t>
      </w:r>
      <w:r w:rsidR="00B8412A">
        <w:t>apresentado de seguida</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xml:space="preserve">. </w:t>
      </w:r>
    </w:p>
    <w:p w14:paraId="6AF7B043" w14:textId="0C12383A" w:rsidR="00C33135" w:rsidRDefault="002A0844" w:rsidP="00280B1C">
      <w:r w:rsidRPr="0050469D">
        <w:t xml:space="preserve">Posto isto, antes de avançar para </w:t>
      </w:r>
      <w:r w:rsidR="00B8412A">
        <w:t>a descrição da solução final</w:t>
      </w:r>
      <w:r w:rsidRPr="0050469D">
        <w:t xml:space="preserve"> </w:t>
      </w:r>
      <w:r w:rsidR="00B8412A">
        <w:t>torna-se relevante</w:t>
      </w:r>
      <w:r w:rsidRPr="0050469D">
        <w:t xml:space="preserve"> referenciar um</w:t>
      </w:r>
      <w:r w:rsidR="00B8412A">
        <w:t xml:space="preserve">a questão </w:t>
      </w:r>
      <w:r w:rsidRPr="0050469D">
        <w:t xml:space="preserve">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45" w:name="_Toc511124813"/>
      <w:r>
        <w:t xml:space="preserve">Figura </w:t>
      </w:r>
      <w:fldSimple w:instr=" SEQ Figura \* ARABIC ">
        <w:r w:rsidR="006F713A">
          <w:rPr>
            <w:noProof/>
          </w:rPr>
          <w:t>52</w:t>
        </w:r>
      </w:fldSimple>
      <w:r>
        <w:t xml:space="preserve"> - Esquema de eixos do equipamento</w:t>
      </w:r>
      <w:bookmarkEnd w:id="145"/>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46" w:name="_Toc511124814"/>
      <w:r>
        <w:t xml:space="preserve">Figura </w:t>
      </w:r>
      <w:fldSimple w:instr=" SEQ Figura \* ARABIC ">
        <w:r w:rsidR="006F713A">
          <w:rPr>
            <w:noProof/>
          </w:rPr>
          <w:t>53</w:t>
        </w:r>
      </w:fldSimple>
      <w:r>
        <w:t xml:space="preserve"> - Ecrã Inicial</w:t>
      </w:r>
      <w:bookmarkEnd w:id="146"/>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47" w:name="_Toc511124815"/>
      <w:r>
        <w:t xml:space="preserve">Figura </w:t>
      </w:r>
      <w:fldSimple w:instr=" SEQ Figura \* ARABIC ">
        <w:r w:rsidR="006F713A">
          <w:rPr>
            <w:noProof/>
          </w:rPr>
          <w:t>54</w:t>
        </w:r>
      </w:fldSimple>
      <w:r>
        <w:t xml:space="preserve"> - Eixos B e C</w:t>
      </w:r>
      <w:bookmarkEnd w:id="147"/>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48" w:name="_Toc511124816"/>
      <w:r>
        <w:t xml:space="preserve">Figura </w:t>
      </w:r>
      <w:fldSimple w:instr=" SEQ Figura \* ARABIC ">
        <w:r w:rsidR="006F713A">
          <w:rPr>
            <w:noProof/>
          </w:rPr>
          <w:t>55</w:t>
        </w:r>
      </w:fldSimple>
      <w:r>
        <w:t xml:space="preserve"> - Eixos B e C</w:t>
      </w:r>
      <w:bookmarkEnd w:id="148"/>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49" w:name="_Toc511124817"/>
      <w:r>
        <w:t xml:space="preserve">Figura </w:t>
      </w:r>
      <w:fldSimple w:instr=" SEQ Figura \* ARABIC ">
        <w:r w:rsidR="006F713A">
          <w:rPr>
            <w:noProof/>
          </w:rPr>
          <w:t>56</w:t>
        </w:r>
      </w:fldSimple>
      <w:r>
        <w:t xml:space="preserve"> - Visualização das temperaturas na HMI</w:t>
      </w:r>
      <w:bookmarkEnd w:id="149"/>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B8412A">
        <w:rPr>
          <w:i/>
          <w:rPrChange w:id="150" w:author="Pedro Moreira" w:date="2018-04-23T10:29:00Z">
            <w:rPr/>
          </w:rPrChange>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51" w:name="_Toc511124818"/>
      <w:r>
        <w:t xml:space="preserve">Figura </w:t>
      </w:r>
      <w:fldSimple w:instr=" SEQ Figura \* ARABIC ">
        <w:r w:rsidR="006F713A">
          <w:rPr>
            <w:noProof/>
          </w:rPr>
          <w:t>58</w:t>
        </w:r>
      </w:fldSimple>
      <w:r>
        <w:t xml:space="preserve"> - Visualização do objeto em 3D</w:t>
      </w:r>
      <w:bookmarkEnd w:id="151"/>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52" w:name="_Toc511124819"/>
      <w:r>
        <w:t xml:space="preserve">Figura </w:t>
      </w:r>
      <w:fldSimple w:instr=" SEQ Figura \* ARABIC ">
        <w:r w:rsidR="006F713A">
          <w:rPr>
            <w:noProof/>
          </w:rPr>
          <w:t>59</w:t>
        </w:r>
      </w:fldSimple>
      <w:r>
        <w:t xml:space="preserve"> - </w:t>
      </w:r>
      <w:r w:rsidRPr="004C31BE">
        <w:t>Visualização do objeto em 3D</w:t>
      </w:r>
      <w:bookmarkEnd w:id="152"/>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53" w:name="_Toc511124820"/>
      <w:r>
        <w:t xml:space="preserve">Figura </w:t>
      </w:r>
      <w:fldSimple w:instr=" SEQ Figura \* ARABIC ">
        <w:r w:rsidR="006F713A">
          <w:rPr>
            <w:noProof/>
          </w:rPr>
          <w:t>60</w:t>
        </w:r>
      </w:fldSimple>
      <w:r>
        <w:t xml:space="preserve"> - Modo de operação Automático</w:t>
      </w:r>
      <w:bookmarkEnd w:id="153"/>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54" w:name="_Toc511124821"/>
      <w:r>
        <w:t xml:space="preserve">Figura </w:t>
      </w:r>
      <w:fldSimple w:instr=" SEQ Figura \* ARABIC ">
        <w:r w:rsidR="006F713A">
          <w:rPr>
            <w:noProof/>
          </w:rPr>
          <w:t>61</w:t>
        </w:r>
      </w:fldSimple>
      <w:r>
        <w:t xml:space="preserve"> - Modo de Operação Manual</w:t>
      </w:r>
      <w:bookmarkEnd w:id="154"/>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55" w:name="_Toc511124822"/>
      <w:r>
        <w:t xml:space="preserve">Figura </w:t>
      </w:r>
      <w:fldSimple w:instr=" SEQ Figura \* ARABIC ">
        <w:r w:rsidR="006F713A">
          <w:rPr>
            <w:noProof/>
          </w:rPr>
          <w:t>62</w:t>
        </w:r>
      </w:fldSimple>
      <w:r>
        <w:t xml:space="preserve"> - Modo de Operação MDI</w:t>
      </w:r>
      <w:bookmarkEnd w:id="155"/>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56" w:name="_Toc511124823"/>
      <w:r>
        <w:t xml:space="preserve">Figura </w:t>
      </w:r>
      <w:fldSimple w:instr=" SEQ Figura \* ARABIC ">
        <w:r w:rsidR="006F713A">
          <w:rPr>
            <w:noProof/>
          </w:rPr>
          <w:t>63</w:t>
        </w:r>
      </w:fldSimple>
      <w:r>
        <w:t xml:space="preserve"> - Teclado virtual para inserção de linha no modo MDI</w:t>
      </w:r>
      <w:bookmarkEnd w:id="156"/>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57" w:name="_Toc511124824"/>
      <w:r>
        <w:t xml:space="preserve">Figura </w:t>
      </w:r>
      <w:fldSimple w:instr=" SEQ Figura \* ARABIC ">
        <w:r w:rsidR="006F713A">
          <w:rPr>
            <w:noProof/>
          </w:rPr>
          <w:t>64</w:t>
        </w:r>
      </w:fldSimple>
      <w:r>
        <w:t xml:space="preserve"> - Ajuste de Mesa e Iluminação da Câmara</w:t>
      </w:r>
      <w:bookmarkEnd w:id="157"/>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58" w:name="_Toc511124825"/>
      <w:r>
        <w:t xml:space="preserve">Figura </w:t>
      </w:r>
      <w:fldSimple w:instr=" SEQ Figura \* ARABIC ">
        <w:r w:rsidR="006F713A">
          <w:rPr>
            <w:noProof/>
          </w:rPr>
          <w:t>65</w:t>
        </w:r>
      </w:fldSimple>
      <w:r>
        <w:t xml:space="preserve"> - Desligar partes do equipamento</w:t>
      </w:r>
      <w:bookmarkEnd w:id="158"/>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59" w:name="_Toc511124826"/>
      <w:r>
        <w:t xml:space="preserve">Figura </w:t>
      </w:r>
      <w:fldSimple w:instr=" SEQ Figura \* ARABIC ">
        <w:r w:rsidR="006F713A">
          <w:rPr>
            <w:noProof/>
          </w:rPr>
          <w:t>66</w:t>
        </w:r>
      </w:fldSimple>
      <w:r>
        <w:t xml:space="preserve"> - HMI: tabela de execuções</w:t>
      </w:r>
      <w:bookmarkEnd w:id="159"/>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60" w:name="_Toc511124827"/>
      <w:r>
        <w:t xml:space="preserve">Figura </w:t>
      </w:r>
      <w:fldSimple w:instr=" SEQ Figura \* ARABIC ">
        <w:r w:rsidR="006F713A">
          <w:rPr>
            <w:noProof/>
          </w:rPr>
          <w:t>67</w:t>
        </w:r>
      </w:fldSimple>
      <w:r>
        <w:t xml:space="preserve"> - HMI: temperaturas de uma execução</w:t>
      </w:r>
      <w:bookmarkEnd w:id="160"/>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61" w:name="_Toc511124567"/>
      <w:r>
        <w:lastRenderedPageBreak/>
        <w:t>4.</w:t>
      </w:r>
      <w:r w:rsidR="00E95509">
        <w:t>5</w:t>
      </w:r>
      <w:r>
        <w:t xml:space="preserve"> Resultados Obtidos</w:t>
      </w:r>
      <w:bookmarkEnd w:id="161"/>
    </w:p>
    <w:p w14:paraId="2AD0857B" w14:textId="1A92E86E"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62" w:name="_Toc511124828"/>
      <w:r>
        <w:t xml:space="preserve">Figura </w:t>
      </w:r>
      <w:fldSimple w:instr=" SEQ Figura \* ARABIC ">
        <w:r w:rsidR="006F713A">
          <w:rPr>
            <w:noProof/>
          </w:rPr>
          <w:t>68</w:t>
        </w:r>
      </w:fldSimple>
      <w:r>
        <w:t xml:space="preserve"> - Requisitos implementados na HMI</w:t>
      </w:r>
      <w:bookmarkEnd w:id="162"/>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63" w:name="_Toc511124829"/>
      <w:r>
        <w:t xml:space="preserve">Figura </w:t>
      </w:r>
      <w:fldSimple w:instr=" SEQ Figura \* ARABIC ">
        <w:r w:rsidR="006F713A">
          <w:rPr>
            <w:noProof/>
          </w:rPr>
          <w:t>69</w:t>
        </w:r>
      </w:fldSimple>
      <w:r>
        <w:t xml:space="preserve"> - Requisitos implementados na HMI</w:t>
      </w:r>
      <w:bookmarkEnd w:id="163"/>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64"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64"/>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65" w:name="_Toc511124831"/>
      <w:r>
        <w:t xml:space="preserve">Figura </w:t>
      </w:r>
      <w:fldSimple w:instr=" SEQ Figura \* ARABIC ">
        <w:r w:rsidR="006F713A">
          <w:rPr>
            <w:noProof/>
          </w:rPr>
          <w:t>71</w:t>
        </w:r>
      </w:fldSimple>
      <w:r>
        <w:t xml:space="preserve"> - HMI a monitorizar impressão</w:t>
      </w:r>
      <w:r w:rsidR="00A54AD0">
        <w:t xml:space="preserve"> da peça</w:t>
      </w:r>
      <w:bookmarkEnd w:id="165"/>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66" w:name="_Toc511124832"/>
      <w:r>
        <w:t xml:space="preserve">Figura </w:t>
      </w:r>
      <w:fldSimple w:instr=" SEQ Figura \* ARABIC ">
        <w:r w:rsidR="006F713A">
          <w:rPr>
            <w:noProof/>
          </w:rPr>
          <w:t>72</w:t>
        </w:r>
      </w:fldSimple>
      <w:r>
        <w:t xml:space="preserve"> - Primeiras camadas da peça</w:t>
      </w:r>
      <w:bookmarkEnd w:id="166"/>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67" w:name="_Toc511124833"/>
      <w:r>
        <w:t xml:space="preserve">Figura </w:t>
      </w:r>
      <w:fldSimple w:instr=" SEQ Figura \* ARABIC ">
        <w:r w:rsidR="006F713A">
          <w:rPr>
            <w:noProof/>
          </w:rPr>
          <w:t>73</w:t>
        </w:r>
      </w:fldSimple>
      <w:r>
        <w:t xml:space="preserve"> - Peça finalizada</w:t>
      </w:r>
      <w:bookmarkEnd w:id="167"/>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68" w:name="_Toc511124834"/>
      <w:r>
        <w:t xml:space="preserve">Figura </w:t>
      </w:r>
      <w:fldSimple w:instr=" SEQ Figura \* ARABIC ">
        <w:r w:rsidR="006F713A">
          <w:rPr>
            <w:noProof/>
          </w:rPr>
          <w:t>74</w:t>
        </w:r>
      </w:fldSimple>
      <w:r>
        <w:t xml:space="preserve"> - Peça finalizada e ainda no tabuleiro de impressão</w:t>
      </w:r>
      <w:bookmarkEnd w:id="168"/>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69" w:name="_Toc511124835"/>
      <w:r>
        <w:t xml:space="preserve">Figura </w:t>
      </w:r>
      <w:fldSimple w:instr=" SEQ Figura \* ARABIC ">
        <w:r w:rsidR="006F713A">
          <w:rPr>
            <w:noProof/>
          </w:rPr>
          <w:t>75</w:t>
        </w:r>
      </w:fldSimple>
      <w:r>
        <w:t xml:space="preserve"> - Peça finalizada e impressa através da HMI</w:t>
      </w:r>
      <w:bookmarkEnd w:id="169"/>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70" w:name="_Toc511124836"/>
      <w:r>
        <w:t xml:space="preserve">Figura </w:t>
      </w:r>
      <w:fldSimple w:instr=" SEQ Figura \* ARABIC ">
        <w:r w:rsidR="006F713A">
          <w:rPr>
            <w:noProof/>
          </w:rPr>
          <w:t>76</w:t>
        </w:r>
      </w:fldSimple>
      <w:r>
        <w:t xml:space="preserve"> - Execução do ficheiro "box.nc" registada na base de dados</w:t>
      </w:r>
      <w:bookmarkEnd w:id="170"/>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71" w:name="_Toc511124837"/>
      <w:r>
        <w:t xml:space="preserve">Figura </w:t>
      </w:r>
      <w:fldSimple w:instr=" SEQ Figura \* ARABIC ">
        <w:r w:rsidR="006F713A">
          <w:rPr>
            <w:noProof/>
          </w:rPr>
          <w:t>77</w:t>
        </w:r>
      </w:fldSimple>
      <w:r>
        <w:t xml:space="preserve"> - Temperaturas registadas e gráfico produzido com as mesmas</w:t>
      </w:r>
      <w:bookmarkEnd w:id="171"/>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72" w:name="_Toc511124841"/>
      <w:r>
        <w:t xml:space="preserve">Tabela </w:t>
      </w:r>
      <w:fldSimple w:instr=" SEQ Tabela \* ARABIC ">
        <w:r>
          <w:rPr>
            <w:noProof/>
          </w:rPr>
          <w:t>4</w:t>
        </w:r>
      </w:fldSimple>
      <w:r>
        <w:t xml:space="preserve"> - Avaliação SUS após teste</w:t>
      </w:r>
      <w:bookmarkEnd w:id="172"/>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73" w:name="_Toc511124568"/>
      <w:commentRangeStart w:id="174"/>
      <w:r>
        <w:lastRenderedPageBreak/>
        <w:t>5</w:t>
      </w:r>
      <w:r w:rsidR="002F6F57" w:rsidRPr="002A4B1A">
        <w:t xml:space="preserve">. </w:t>
      </w:r>
      <w:r w:rsidR="002F6F57">
        <w:t>Conclusões e Trabalho Futuro</w:t>
      </w:r>
      <w:bookmarkEnd w:id="173"/>
      <w:commentRangeEnd w:id="174"/>
      <w:r w:rsidR="00B8412A">
        <w:rPr>
          <w:rStyle w:val="Refdecomentrio"/>
          <w:smallCaps w:val="0"/>
          <w:spacing w:val="0"/>
        </w:rPr>
        <w:commentReference w:id="174"/>
      </w:r>
    </w:p>
    <w:p w14:paraId="65358D83" w14:textId="41541FB6" w:rsidR="008E4F03" w:rsidRPr="0050469D" w:rsidRDefault="001A2D9A" w:rsidP="00280B1C">
      <w:r w:rsidRPr="0050469D">
        <w:t xml:space="preserve">No âmbito </w:t>
      </w:r>
      <w:r w:rsidR="00B8412A">
        <w:t xml:space="preserve">desta dissertação </w:t>
      </w:r>
      <w:r w:rsidRPr="0050469D">
        <w:t xml:space="preserve">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2DCF421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F60F5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75" w:name="_Toc511124569"/>
      <w:r w:rsidRPr="00EA54A9">
        <w:rPr>
          <w:lang w:val="en-US"/>
        </w:rPr>
        <w:lastRenderedPageBreak/>
        <w:t>6</w:t>
      </w:r>
      <w:r w:rsidR="00C4798E" w:rsidRPr="00EA54A9">
        <w:rPr>
          <w:lang w:val="en-US"/>
        </w:rPr>
        <w:t>. Referências</w:t>
      </w:r>
      <w:bookmarkEnd w:id="175"/>
    </w:p>
    <w:p w14:paraId="4779A896" w14:textId="65F028A5" w:rsidR="00F60F59" w:rsidRPr="00F60F59" w:rsidRDefault="004B3084" w:rsidP="00F60F59">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F60F59" w:rsidRPr="00F60F59">
        <w:rPr>
          <w:rFonts w:ascii="Calibri" w:hAnsi="Calibri" w:cs="Calibri"/>
          <w:noProof/>
          <w:lang w:val="en-US"/>
          <w:rPrChange w:id="176" w:author="Marco Rodrigues" w:date="2018-04-27T12:48:00Z">
            <w:rPr>
              <w:rFonts w:ascii="Calibri" w:hAnsi="Calibri" w:cs="Calibri"/>
              <w:noProof/>
            </w:rPr>
          </w:rPrChange>
        </w:rPr>
        <w:t xml:space="preserve">3D printing -- Additive manufacturing: An introduction. </w:t>
      </w:r>
      <w:r w:rsidR="00F60F59" w:rsidRPr="00F60F59">
        <w:rPr>
          <w:rFonts w:ascii="Calibri" w:hAnsi="Calibri" w:cs="Calibri"/>
          <w:noProof/>
        </w:rPr>
        <w:t>(2014). Retrieved from http://search.ebscohost.com/login.aspx?direct=true&amp;site=eds-live&amp;db=bth&amp;AN=97629391</w:t>
      </w:r>
    </w:p>
    <w:p w14:paraId="21456CA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fonso, A. P., Lima, J. R., &amp; Cota, M. P. (2013). Usability assessment of web interfaces: User Testing. In </w:t>
      </w:r>
      <w:r w:rsidRPr="00F60F59">
        <w:rPr>
          <w:rFonts w:ascii="Calibri" w:hAnsi="Calibri" w:cs="Calibri"/>
          <w:i/>
          <w:iCs/>
          <w:noProof/>
        </w:rPr>
        <w:t>2013 8th Iberian Conference on Information Systems and Technologies (CISTI)</w:t>
      </w:r>
      <w:r w:rsidRPr="00F60F59">
        <w:rPr>
          <w:rFonts w:ascii="Calibri" w:hAnsi="Calibri" w:cs="Calibri"/>
          <w:noProof/>
        </w:rPr>
        <w:t xml:space="preserve"> (pp. 1–7).</w:t>
      </w:r>
    </w:p>
    <w:p w14:paraId="7F66ABF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lphonsus, E. R., &amp; Abdullah, M. O. (2016). A review on the applications of programmable logic controllers (PLCs), </w:t>
      </w:r>
      <w:r w:rsidRPr="00F60F59">
        <w:rPr>
          <w:rFonts w:ascii="Calibri" w:hAnsi="Calibri" w:cs="Calibri"/>
          <w:i/>
          <w:iCs/>
          <w:noProof/>
        </w:rPr>
        <w:t>60 OP</w:t>
      </w:r>
      <w:r w:rsidRPr="00F60F59">
        <w:rPr>
          <w:rFonts w:ascii="Calibri" w:hAnsi="Calibri" w:cs="Calibri"/>
          <w:noProof/>
        </w:rPr>
        <w:t>-</w:t>
      </w:r>
      <w:r w:rsidRPr="00F60F59">
        <w:rPr>
          <w:rFonts w:ascii="Calibri" w:hAnsi="Calibri" w:cs="Calibri"/>
          <w:i/>
          <w:iCs/>
          <w:noProof/>
        </w:rPr>
        <w:t>I</w:t>
      </w:r>
      <w:r w:rsidRPr="00F60F59">
        <w:rPr>
          <w:rFonts w:ascii="Calibri" w:hAnsi="Calibri" w:cs="Calibri"/>
          <w:noProof/>
        </w:rPr>
        <w:t>, 1185. https://doi.org/10.1016/j.rser.2016.01.025</w:t>
      </w:r>
    </w:p>
    <w:p w14:paraId="20E1213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Aoki, H., Mitani, J., Kanamori, Y., &amp; Fukui, Y. (2015). AR based ornament design system for 3D printing, </w:t>
      </w:r>
      <w:r w:rsidRPr="00F60F59">
        <w:rPr>
          <w:rFonts w:ascii="Calibri" w:hAnsi="Calibri" w:cs="Calibri"/>
          <w:i/>
          <w:iCs/>
          <w:noProof/>
        </w:rPr>
        <w:t>2</w:t>
      </w:r>
      <w:r w:rsidRPr="00F60F59">
        <w:rPr>
          <w:rFonts w:ascii="Calibri" w:hAnsi="Calibri" w:cs="Calibri"/>
          <w:noProof/>
        </w:rPr>
        <w:t>(1 OP-Journal of Computational Design and Engineering, Vol 2, Iss 1, Pp 47-54 (2015)), 47. https://doi.org/10.1016/j.jcde.2014.11.005</w:t>
      </w:r>
    </w:p>
    <w:p w14:paraId="77C505A3"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erman, B. (2012). 3-D printing: The new industrial revolution. </w:t>
      </w:r>
      <w:r w:rsidRPr="00F60F59">
        <w:rPr>
          <w:rFonts w:ascii="Calibri" w:hAnsi="Calibri" w:cs="Calibri"/>
          <w:i/>
          <w:iCs/>
          <w:noProof/>
        </w:rPr>
        <w:t>Business Horizons</w:t>
      </w:r>
      <w:r w:rsidRPr="00F60F59">
        <w:rPr>
          <w:rFonts w:ascii="Calibri" w:hAnsi="Calibri" w:cs="Calibri"/>
          <w:noProof/>
        </w:rPr>
        <w:t xml:space="preserve">, </w:t>
      </w:r>
      <w:r w:rsidRPr="00F60F59">
        <w:rPr>
          <w:rFonts w:ascii="Calibri" w:hAnsi="Calibri" w:cs="Calibri"/>
          <w:i/>
          <w:iCs/>
          <w:noProof/>
        </w:rPr>
        <w:t>55</w:t>
      </w:r>
      <w:r w:rsidRPr="00F60F59">
        <w:rPr>
          <w:rFonts w:ascii="Calibri" w:hAnsi="Calibri" w:cs="Calibri"/>
          <w:noProof/>
        </w:rPr>
        <w:t>(2), 155–162. https://doi.org/https://doi.org/10.1016/j.bushor.2011.11.003</w:t>
      </w:r>
    </w:p>
    <w:p w14:paraId="5C762E4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3CDB5C5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erners-Lee, T. (1991). The Original HTTP as defined in 1991. </w:t>
      </w:r>
      <w:r w:rsidRPr="00F60F59">
        <w:rPr>
          <w:rFonts w:ascii="Calibri" w:hAnsi="Calibri" w:cs="Calibri"/>
          <w:i/>
          <w:iCs/>
          <w:noProof/>
        </w:rPr>
        <w:t>World Wide Web Consortium (W3C)</w:t>
      </w:r>
      <w:r w:rsidRPr="00F60F59">
        <w:rPr>
          <w:rFonts w:ascii="Calibri" w:hAnsi="Calibri" w:cs="Calibri"/>
          <w:noProof/>
        </w:rPr>
        <w:t>.</w:t>
      </w:r>
    </w:p>
    <w:p w14:paraId="46729F65"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3659B01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Brooke, J. (1995). SUS: A quick and dirty usability scale. </w:t>
      </w:r>
      <w:r w:rsidRPr="00F60F59">
        <w:rPr>
          <w:rFonts w:ascii="Calibri" w:hAnsi="Calibri" w:cs="Calibri"/>
          <w:i/>
          <w:iCs/>
          <w:noProof/>
        </w:rPr>
        <w:t>Usability Eval. Ind.</w:t>
      </w:r>
      <w:r w:rsidRPr="00F60F59">
        <w:rPr>
          <w:rFonts w:ascii="Calibri" w:hAnsi="Calibri" w:cs="Calibri"/>
          <w:noProof/>
        </w:rPr>
        <w:t xml:space="preserve">, </w:t>
      </w:r>
      <w:r w:rsidRPr="00F60F59">
        <w:rPr>
          <w:rFonts w:ascii="Calibri" w:hAnsi="Calibri" w:cs="Calibri"/>
          <w:i/>
          <w:iCs/>
          <w:noProof/>
        </w:rPr>
        <w:t>189</w:t>
      </w:r>
      <w:r w:rsidRPr="00F60F59">
        <w:rPr>
          <w:rFonts w:ascii="Calibri" w:hAnsi="Calibri" w:cs="Calibri"/>
          <w:noProof/>
        </w:rPr>
        <w:t>.</w:t>
      </w:r>
    </w:p>
    <w:p w14:paraId="29C570B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1682212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apo, A.J., Carreras, J., Dias, J.M., Galli, R., &amp; Gamito, M. (2003). A4D: Augmented Reality 4D System for Architecture and Building Construction.</w:t>
      </w:r>
    </w:p>
    <w:p w14:paraId="193FAF7D"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arvalho, A. I. R. de, &amp; Ferrolho, A. M. P. (2016). </w:t>
      </w:r>
      <w:r w:rsidRPr="00F60F59">
        <w:rPr>
          <w:rFonts w:ascii="Calibri" w:hAnsi="Calibri" w:cs="Calibri"/>
          <w:i/>
          <w:iCs/>
          <w:noProof/>
        </w:rPr>
        <w:t>Desenvolvimento e melhoramento da Célula Flexível de Fabrico da ESTGV</w:t>
      </w:r>
      <w:r w:rsidRPr="00F60F59">
        <w:rPr>
          <w:rFonts w:ascii="Calibri" w:hAnsi="Calibri" w:cs="Calibri"/>
          <w:noProof/>
        </w:rPr>
        <w:t>. Retrieved from http://search.ebscohost.com/login.aspx?direct=true&amp;site=eds-live&amp;db=edsrca&amp;AN=rcaap.openAccess.10400.19.3090</w:t>
      </w:r>
    </w:p>
    <w:p w14:paraId="3B3C16B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avallaro, R. (1997). The FoxTrax hockey puck tracking system. </w:t>
      </w:r>
      <w:r w:rsidRPr="00F60F59">
        <w:rPr>
          <w:rFonts w:ascii="Calibri" w:hAnsi="Calibri" w:cs="Calibri"/>
          <w:i/>
          <w:iCs/>
          <w:noProof/>
        </w:rPr>
        <w:t xml:space="preserve">IEEE Computer Graphics and </w:t>
      </w:r>
      <w:r w:rsidRPr="00F60F59">
        <w:rPr>
          <w:rFonts w:ascii="Calibri" w:hAnsi="Calibri" w:cs="Calibri"/>
          <w:i/>
          <w:iCs/>
          <w:noProof/>
        </w:rPr>
        <w:lastRenderedPageBreak/>
        <w:t>Applications</w:t>
      </w:r>
      <w:r w:rsidRPr="00F60F59">
        <w:rPr>
          <w:rFonts w:ascii="Calibri" w:hAnsi="Calibri" w:cs="Calibri"/>
          <w:noProof/>
        </w:rPr>
        <w:t>. https://doi.org/10.1109/38.574652</w:t>
      </w:r>
    </w:p>
    <w:p w14:paraId="0B404F30"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Cloud Computing: An Overview. (2009). </w:t>
      </w:r>
      <w:r w:rsidRPr="00F60F59">
        <w:rPr>
          <w:rFonts w:ascii="Calibri" w:hAnsi="Calibri" w:cs="Calibri"/>
          <w:i/>
          <w:iCs/>
          <w:noProof/>
        </w:rPr>
        <w:t>Queue</w:t>
      </w:r>
      <w:r w:rsidRPr="00F60F59">
        <w:rPr>
          <w:rFonts w:ascii="Calibri" w:hAnsi="Calibri" w:cs="Calibri"/>
          <w:noProof/>
        </w:rPr>
        <w:t xml:space="preserve">, </w:t>
      </w:r>
      <w:r w:rsidRPr="00F60F59">
        <w:rPr>
          <w:rFonts w:ascii="Calibri" w:hAnsi="Calibri" w:cs="Calibri"/>
          <w:i/>
          <w:iCs/>
          <w:noProof/>
        </w:rPr>
        <w:t>7</w:t>
      </w:r>
      <w:r w:rsidRPr="00F60F59">
        <w:rPr>
          <w:rFonts w:ascii="Calibri" w:hAnsi="Calibri" w:cs="Calibri"/>
          <w:noProof/>
        </w:rPr>
        <w:t>(5), 2:3--2:4. https://doi.org/10.1145/1551644.1554608</w:t>
      </w:r>
    </w:p>
    <w:p w14:paraId="3D2A9CB6"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26CAB568"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Daneels, A., &amp; Salter, W. (1999). What is SCADA?</w:t>
      </w:r>
    </w:p>
    <w:p w14:paraId="499E0E9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4FA31026"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Dorf, R. C., &amp; Bishop, R. H. (2010). </w:t>
      </w:r>
      <w:r w:rsidRPr="00F60F59">
        <w:rPr>
          <w:rFonts w:ascii="Calibri" w:hAnsi="Calibri" w:cs="Calibri"/>
          <w:i/>
          <w:iCs/>
          <w:noProof/>
        </w:rPr>
        <w:t>Modern Control Systems</w:t>
      </w:r>
      <w:r w:rsidRPr="00F60F59">
        <w:rPr>
          <w:rFonts w:ascii="Calibri" w:hAnsi="Calibri" w:cs="Calibri"/>
          <w:noProof/>
        </w:rPr>
        <w:t>.</w:t>
      </w:r>
    </w:p>
    <w:p w14:paraId="3DAF525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Edwards, P. N. (1996). </w:t>
      </w:r>
      <w:r w:rsidRPr="00F60F59">
        <w:rPr>
          <w:rFonts w:ascii="Calibri" w:hAnsi="Calibri" w:cs="Calibri"/>
          <w:i/>
          <w:iCs/>
          <w:noProof/>
        </w:rPr>
        <w:t>The Closed World</w:t>
      </w:r>
      <w:r w:rsidRPr="00F60F59">
        <w:rPr>
          <w:rFonts w:ascii="Calibri" w:hAnsi="Calibri" w:cs="Calibri"/>
          <w:noProof/>
        </w:rPr>
        <w:t>.</w:t>
      </w:r>
    </w:p>
    <w:p w14:paraId="09F72AA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Ferreira, R. S. (2010). </w:t>
      </w:r>
      <w:r w:rsidRPr="00F60F59">
        <w:rPr>
          <w:rFonts w:ascii="Calibri" w:hAnsi="Calibri" w:cs="Calibri"/>
          <w:i/>
          <w:iCs/>
          <w:noProof/>
        </w:rPr>
        <w:t>Desenvolvimento, testes e qualidade de software</w:t>
      </w:r>
      <w:r w:rsidRPr="00F60F59">
        <w:rPr>
          <w:rFonts w:ascii="Calibri" w:hAnsi="Calibri" w:cs="Calibri"/>
          <w:noProof/>
        </w:rPr>
        <w:t>.</w:t>
      </w:r>
    </w:p>
    <w:p w14:paraId="6A2C07F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60F59">
        <w:rPr>
          <w:rFonts w:ascii="Calibri" w:hAnsi="Calibri" w:cs="Calibri"/>
          <w:i/>
          <w:iCs/>
          <w:noProof/>
        </w:rPr>
        <w:t>64</w:t>
      </w:r>
      <w:r w:rsidRPr="00F60F59">
        <w:rPr>
          <w:rFonts w:ascii="Calibri" w:hAnsi="Calibri" w:cs="Calibri"/>
          <w:noProof/>
        </w:rPr>
        <w:t>(4 OP-Control Engineering. April 2017, Vol. 64 Issue 4, p17, 3 p.), 17.</w:t>
      </w:r>
    </w:p>
    <w:p w14:paraId="363B14A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139531A7"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60F59">
        <w:rPr>
          <w:rFonts w:ascii="Calibri" w:hAnsi="Calibri" w:cs="Calibri"/>
          <w:i/>
          <w:iCs/>
          <w:noProof/>
        </w:rPr>
        <w:t>62</w:t>
      </w:r>
      <w:r w:rsidRPr="00F60F59">
        <w:rPr>
          <w:rFonts w:ascii="Calibri" w:hAnsi="Calibri" w:cs="Calibri"/>
          <w:noProof/>
        </w:rPr>
        <w:t>(6 OP-Control Engineering. June 2015, Vol. 62 Issue 6, M10, 3 p.), 10. Retrieved from http://search.ebscohost.com/login.aspx?direct=true&amp;site=eds-live&amp;db=edsgao&amp;AN=edsgcl.422706900</w:t>
      </w:r>
    </w:p>
    <w:p w14:paraId="5D9E905C"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HTTP/2 Usage. (2017). Retrieved from https://w3techs.com/technologies/details/ce-http2/all/all</w:t>
      </w:r>
    </w:p>
    <w:p w14:paraId="2714F835"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6A82DA79"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lastRenderedPageBreak/>
        <w:t>Kerezovic, T., &amp; Sziebig, G. (2016). 2016 IEEE/SICE International Symposium on System Integration (SII), System Integration (SII), 2016 IEEE/SICE International Symposium on. https://doi.org/10.1109/SII.2016.7844080</w:t>
      </w:r>
    </w:p>
    <w:p w14:paraId="39045044"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7588014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Mehdi Mekni, A. L. (2014). Augmented Reality: Applications, Challenges and Future Trends.</w:t>
      </w:r>
    </w:p>
    <w:p w14:paraId="7DA663B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Mohn, E. (2015). Augmented Reality. Retrieved from http://search.ebscohost.com/login.aspx?direct=true&amp;site=eds-live&amp;db=ers&amp;AN=87323326 OP  - Salem Press Encyclopedia of Science, 2015. 2p.</w:t>
      </w:r>
    </w:p>
    <w:p w14:paraId="734D9DEE"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Nielsen, J. (2000). Why You Only Need to Test with 5 Users. Retrieved from https://www.nngroup.com/articles/why-you-only-need-to-test-with-5-users/</w:t>
      </w:r>
    </w:p>
    <w:p w14:paraId="03B0A3E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Nogueira, T. (2009). </w:t>
      </w:r>
      <w:r w:rsidRPr="00F60F59">
        <w:rPr>
          <w:rFonts w:ascii="Calibri" w:hAnsi="Calibri" w:cs="Calibri"/>
          <w:i/>
          <w:iCs/>
          <w:noProof/>
        </w:rPr>
        <w:t>REDES DE COMUNICAÇÃO PARA SISTEMAS DE AUTOMAÇÃO INDUSTRIAL</w:t>
      </w:r>
      <w:r w:rsidRPr="00F60F59">
        <w:rPr>
          <w:rFonts w:ascii="Calibri" w:hAnsi="Calibri" w:cs="Calibri"/>
          <w:noProof/>
        </w:rPr>
        <w:t>.</w:t>
      </w:r>
    </w:p>
    <w:p w14:paraId="2A8DADAA"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184C222F"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3BC82D3B"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Sowinski, L. L. (2017). The case for automation: industry experts weigh in on the steps to take and the benefits of greater warehouse automation.</w:t>
      </w:r>
    </w:p>
    <w:p w14:paraId="097C0734" w14:textId="77777777" w:rsidR="00F60F59" w:rsidRPr="00F60F59" w:rsidRDefault="00F60F59" w:rsidP="00F60F59">
      <w:pPr>
        <w:widowControl w:val="0"/>
        <w:autoSpaceDE w:val="0"/>
        <w:autoSpaceDN w:val="0"/>
        <w:adjustRightInd w:val="0"/>
        <w:spacing w:line="240" w:lineRule="auto"/>
        <w:ind w:left="480" w:hanging="480"/>
        <w:rPr>
          <w:rFonts w:ascii="Calibri" w:hAnsi="Calibri" w:cs="Calibri"/>
          <w:noProof/>
        </w:rPr>
      </w:pPr>
      <w:r w:rsidRPr="00F60F59">
        <w:rPr>
          <w:rFonts w:ascii="Calibri" w:hAnsi="Calibri" w:cs="Calibri"/>
          <w:noProof/>
        </w:rPr>
        <w:t xml:space="preserve">Strawn, G. (2014). Masterminds of the Arpanet. </w:t>
      </w:r>
      <w:r w:rsidRPr="00F60F59">
        <w:rPr>
          <w:rFonts w:ascii="Calibri" w:hAnsi="Calibri" w:cs="Calibri"/>
          <w:i/>
          <w:iCs/>
          <w:noProof/>
        </w:rPr>
        <w:t>IT Professional</w:t>
      </w:r>
      <w:r w:rsidRPr="00F60F59">
        <w:rPr>
          <w:rFonts w:ascii="Calibri" w:hAnsi="Calibri" w:cs="Calibri"/>
          <w:noProof/>
        </w:rPr>
        <w:t xml:space="preserve">, </w:t>
      </w:r>
      <w:r w:rsidRPr="00F60F59">
        <w:rPr>
          <w:rFonts w:ascii="Calibri" w:hAnsi="Calibri" w:cs="Calibri"/>
          <w:i/>
          <w:iCs/>
          <w:noProof/>
        </w:rPr>
        <w:t>16</w:t>
      </w:r>
      <w:r w:rsidRPr="00F60F59">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77" w:name="_Toc511124570"/>
      <w:r>
        <w:lastRenderedPageBreak/>
        <w:t>7</w:t>
      </w:r>
      <w:r w:rsidR="00C4798E" w:rsidRPr="002A4B1A">
        <w:t xml:space="preserve">. </w:t>
      </w:r>
      <w:r w:rsidR="00C4798E">
        <w:t>Anexos</w:t>
      </w:r>
      <w:bookmarkEnd w:id="177"/>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dro Moreira" w:date="2018-04-13T09:41:00Z" w:initials="PM">
    <w:p w14:paraId="5309AC91" w14:textId="43B2CE52" w:rsidR="00A8326E" w:rsidRDefault="00A8326E">
      <w:pPr>
        <w:pStyle w:val="Textodecomentrio"/>
      </w:pPr>
      <w:r>
        <w:rPr>
          <w:rStyle w:val="Refdecomentrio"/>
        </w:rPr>
        <w:annotationRef/>
      </w:r>
      <w:r>
        <w:t xml:space="preserve">As referências e anexos não são numerados.  </w:t>
      </w:r>
    </w:p>
  </w:comment>
  <w:comment w:id="13" w:author="Pedro Moreira" w:date="2018-04-13T09:17:00Z" w:initials="PM">
    <w:p w14:paraId="2C4C6D64" w14:textId="7D7BDDA2" w:rsidR="00A8326E" w:rsidRDefault="00A8326E">
      <w:pPr>
        <w:pStyle w:val="Textodecomentrio"/>
      </w:pPr>
      <w:r>
        <w:rPr>
          <w:rStyle w:val="Refdecomentrio"/>
        </w:rPr>
        <w:annotationRef/>
      </w:r>
      <w:r>
        <w:t>Colocar proposta de designação em português para ser coerente.</w:t>
      </w:r>
    </w:p>
  </w:comment>
  <w:comment w:id="14" w:author="Pedro Moreira" w:date="2018-04-13T09:18:00Z" w:initials="PM">
    <w:p w14:paraId="13F28677" w14:textId="0CC8CDB6" w:rsidR="00A8326E" w:rsidRDefault="00A8326E">
      <w:pPr>
        <w:pStyle w:val="Textodecomentrio"/>
      </w:pPr>
      <w:r>
        <w:rPr>
          <w:rStyle w:val="Refdecomentrio"/>
        </w:rPr>
        <w:annotationRef/>
      </w:r>
      <w:r>
        <w:t>Haverá razão para Comando Nérico estar em português e Numereic control em inglês?</w:t>
      </w:r>
    </w:p>
  </w:comment>
  <w:comment w:id="19" w:author="Pedro Moreira" w:date="2018-04-13T09:30:00Z" w:initials="PM">
    <w:p w14:paraId="71C8727B" w14:textId="6F2E3FCA" w:rsidR="00A8326E" w:rsidRDefault="00A8326E">
      <w:pPr>
        <w:pStyle w:val="Textodecomentrio"/>
      </w:pPr>
      <w:r>
        <w:rPr>
          <w:rStyle w:val="Refdecomentrio"/>
        </w:rPr>
        <w:annotationRef/>
      </w:r>
      <w:r>
        <w:t>Referencia para a fonte (não é essencial).</w:t>
      </w:r>
    </w:p>
  </w:comment>
  <w:comment w:id="22" w:author="Pedro Moreira" w:date="2018-04-13T09:33:00Z" w:initials="PM">
    <w:p w14:paraId="44EB2264" w14:textId="394B6E8C" w:rsidR="00A8326E" w:rsidRDefault="00A8326E">
      <w:pPr>
        <w:pStyle w:val="Textodecomentrio"/>
      </w:pPr>
      <w:r>
        <w:rPr>
          <w:rStyle w:val="Refdecomentrio"/>
        </w:rPr>
        <w:annotationRef/>
      </w:r>
      <w:r>
        <w:t>Deveriam estar mais detalhados.</w:t>
      </w:r>
    </w:p>
  </w:comment>
  <w:comment w:id="25" w:author="Pedro Moreira" w:date="2018-04-13T09:41:00Z" w:initials="PM">
    <w:p w14:paraId="6A219A1A" w14:textId="7E8BCD40" w:rsidR="00A8326E" w:rsidRDefault="00A8326E">
      <w:pPr>
        <w:pStyle w:val="Textodecomentrio"/>
      </w:pPr>
      <w:r>
        <w:rPr>
          <w:rStyle w:val="Refdecomentrio"/>
        </w:rPr>
        <w:annotationRef/>
      </w:r>
      <w:r>
        <w:t>Se calhar esta era uma estrutura antiga.</w:t>
      </w:r>
    </w:p>
    <w:p w14:paraId="06F4A877" w14:textId="13D7A60B" w:rsidR="00A8326E" w:rsidRDefault="00A8326E">
      <w:pPr>
        <w:pStyle w:val="Textodecomentrio"/>
      </w:pPr>
      <w:r>
        <w:t>Há que separar o capitulo 4 e 5</w:t>
      </w:r>
    </w:p>
  </w:comment>
  <w:comment w:id="44" w:author="Pedro Moreira" w:date="2018-04-13T10:35:00Z" w:initials="PM">
    <w:p w14:paraId="13E4BE14" w14:textId="77777777" w:rsidR="00A8326E" w:rsidRDefault="00A8326E"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A8326E" w:rsidRDefault="00A8326E">
      <w:pPr>
        <w:pStyle w:val="Textodecomentrio"/>
      </w:pPr>
      <w:r>
        <w:t>Página 3</w:t>
      </w:r>
    </w:p>
  </w:comment>
  <w:comment w:id="45" w:author="Pedro Moreira" w:date="2018-04-13T10:37:00Z" w:initials="PM">
    <w:p w14:paraId="6C0678D7" w14:textId="71F5FA36" w:rsidR="00A8326E" w:rsidRDefault="00A8326E">
      <w:pPr>
        <w:pStyle w:val="Textodecomentrio"/>
      </w:pPr>
      <w:r>
        <w:rPr>
          <w:rStyle w:val="Refdecomentrio"/>
        </w:rPr>
        <w:annotationRef/>
      </w:r>
      <w:r>
        <w:t>Colocar robot em itálico, pois é um estrangeirismo. A versão adaptada ao português é robô, da qual não gosto particularmente.</w:t>
      </w:r>
    </w:p>
  </w:comment>
  <w:comment w:id="51" w:author="Pedro Moreira" w:date="2018-04-13T10:41:00Z" w:initials="PM">
    <w:p w14:paraId="201D6CFB" w14:textId="2772A224" w:rsidR="00A8326E" w:rsidRDefault="00A8326E">
      <w:pPr>
        <w:pStyle w:val="Textodecomentrio"/>
      </w:pPr>
      <w:r>
        <w:rPr>
          <w:rStyle w:val="Refdecomentrio"/>
        </w:rPr>
        <w:annotationRef/>
      </w:r>
      <w:r>
        <w:t>Alguma referencia a suportar esta afirmaçãoo?</w:t>
      </w:r>
    </w:p>
  </w:comment>
  <w:comment w:id="59" w:author="Pedro Moreira" w:date="2018-04-13T11:06:00Z" w:initials="PM">
    <w:p w14:paraId="4B66004E" w14:textId="19BBB059" w:rsidR="00A8326E" w:rsidRDefault="00A8326E">
      <w:pPr>
        <w:pStyle w:val="Textodecomentrio"/>
      </w:pPr>
      <w:r>
        <w:rPr>
          <w:rStyle w:val="Refdecomentrio"/>
        </w:rPr>
        <w:annotationRef/>
      </w:r>
      <w:r>
        <w:t>Ver se não existe figura em fonte mais “institucional” com por exemplo w3c.</w:t>
      </w:r>
    </w:p>
  </w:comment>
  <w:comment w:id="63" w:author="Pedro Moreira" w:date="2018-04-23T09:46:00Z" w:initials="PM">
    <w:p w14:paraId="41DB6A9F" w14:textId="77777777" w:rsidR="00A8326E" w:rsidRDefault="00A8326E">
      <w:pPr>
        <w:pStyle w:val="Textodecomentrio"/>
      </w:pPr>
      <w:r>
        <w:rPr>
          <w:rStyle w:val="Refdecomentrio"/>
        </w:rPr>
        <w:annotationRef/>
      </w:r>
      <w:r>
        <w:t>Sugestão:</w:t>
      </w:r>
    </w:p>
    <w:p w14:paraId="141BEC0A" w14:textId="7522726F" w:rsidR="00A8326E" w:rsidRDefault="00A8326E">
      <w:pPr>
        <w:pStyle w:val="Textodecomentrio"/>
      </w:pPr>
      <w:r>
        <w:t>Eu falaria (utilizando referencias) de uma forma sucinta das principais características da cloud computing e dos principais tipos de modelos de serviços (SaaS, IaaS, PaaS).</w:t>
      </w:r>
    </w:p>
    <w:p w14:paraId="423DACEF" w14:textId="4EC92541" w:rsidR="00A8326E" w:rsidRDefault="00A8326E">
      <w:pPr>
        <w:pStyle w:val="Textodecomentrio"/>
      </w:pPr>
      <w:r>
        <w:t>Criei um pasta referencias na drive e esta lá mais um livro que podes usar para o efeito.</w:t>
      </w:r>
    </w:p>
  </w:comment>
  <w:comment w:id="66" w:author="Pedro Moreira" w:date="2018-04-23T09:47:00Z" w:initials="PM">
    <w:p w14:paraId="458D0A6E" w14:textId="640BEF30" w:rsidR="00A8326E" w:rsidRDefault="00A8326E">
      <w:pPr>
        <w:pStyle w:val="Textodecomentrio"/>
      </w:pPr>
      <w:r>
        <w:rPr>
          <w:rStyle w:val="Refdecomentrio"/>
        </w:rPr>
        <w:annotationRef/>
      </w:r>
      <w:r>
        <w:t>Devias colocar aqui uma referencia para livro / artigo.</w:t>
      </w:r>
    </w:p>
  </w:comment>
  <w:comment w:id="69" w:author="Pedro Moreira" w:date="2018-04-23T09:53:00Z" w:initials="PM">
    <w:p w14:paraId="38E3DDFA" w14:textId="5EC5E6C1" w:rsidR="00A8326E" w:rsidRDefault="00A8326E">
      <w:pPr>
        <w:pStyle w:val="Textodecomentrio"/>
      </w:pPr>
      <w:r>
        <w:rPr>
          <w:rStyle w:val="Refdecomentrio"/>
        </w:rPr>
        <w:annotationRef/>
      </w:r>
      <w:r>
        <w:t>Não gosto muito desta definição. Eu usava, pelo mnos primeiro uma definição mais consensual como a de Azuma (ver artigo na pasta referencias) e envntualmente completava com a que apresentas.</w:t>
      </w:r>
    </w:p>
  </w:comment>
  <w:comment w:id="70" w:author="Pedro Moreira" w:date="2018-04-23T09:55:00Z" w:initials="PM">
    <w:p w14:paraId="69325CF1" w14:textId="7ACA6EE4" w:rsidR="00A8326E" w:rsidRDefault="00A8326E">
      <w:pPr>
        <w:pStyle w:val="Textodecomentrio"/>
      </w:pPr>
      <w:r>
        <w:rPr>
          <w:rStyle w:val="Refdecomentrio"/>
        </w:rPr>
        <w:annotationRef/>
      </w:r>
      <w:r>
        <w:t>Se conseguisses colocar aqui mais uma ou outra referencia seria o ideal.</w:t>
      </w:r>
    </w:p>
  </w:comment>
  <w:comment w:id="76" w:author="Pedro Moreira" w:date="2018-04-23T09:58:00Z" w:initials="PM">
    <w:p w14:paraId="79EAF673" w14:textId="435E192E" w:rsidR="00A8326E" w:rsidRDefault="00A8326E">
      <w:pPr>
        <w:pStyle w:val="Textodecomentrio"/>
      </w:pPr>
      <w:r>
        <w:rPr>
          <w:rStyle w:val="Refdecomentrio"/>
        </w:rPr>
        <w:annotationRef/>
      </w:r>
      <w:r>
        <w:t>Referencia?</w:t>
      </w:r>
    </w:p>
  </w:comment>
  <w:comment w:id="79" w:author="Pedro Moreira" w:date="2018-04-23T10:00:00Z" w:initials="PM">
    <w:p w14:paraId="2F307935" w14:textId="28590DDA" w:rsidR="00A8326E" w:rsidRDefault="00A8326E">
      <w:pPr>
        <w:pStyle w:val="Textodecomentrio"/>
      </w:pPr>
      <w:r>
        <w:rPr>
          <w:rStyle w:val="Refdecomentrio"/>
        </w:rPr>
        <w:annotationRef/>
      </w:r>
      <w:r>
        <w:t xml:space="preserve">Verifica ao longo do texto os “á” e troca para “à”. Tens várias destas gralhas. </w:t>
      </w:r>
    </w:p>
  </w:comment>
  <w:comment w:id="97" w:author="Pedro Moreira" w:date="2018-04-23T10:07:00Z" w:initials="PM">
    <w:p w14:paraId="1C994E0B" w14:textId="7AA3E2F1" w:rsidR="00A8326E" w:rsidRDefault="00A8326E">
      <w:pPr>
        <w:pStyle w:val="Textodecomentrio"/>
      </w:pPr>
      <w:r>
        <w:rPr>
          <w:rStyle w:val="Refdecomentrio"/>
        </w:rPr>
        <w:annotationRef/>
      </w:r>
      <w:r>
        <w:t>“etc” deve escrever-se sempre com um ponto no fim “etc.” pois trata-se de uma abreviatura de “etecetera” . Faz um searcn and replace ao longo do texto.</w:t>
      </w:r>
    </w:p>
  </w:comment>
  <w:comment w:id="109" w:author="Pedro Moreira" w:date="2018-04-23T10:15:00Z" w:initials="PM">
    <w:p w14:paraId="6DF41F10" w14:textId="185DF4C5" w:rsidR="00A8326E" w:rsidRDefault="00A8326E">
      <w:pPr>
        <w:pStyle w:val="Textodecomentrio"/>
      </w:pPr>
      <w:r>
        <w:rPr>
          <w:rStyle w:val="Refdecomentrio"/>
        </w:rPr>
        <w:annotationRef/>
      </w:r>
      <w:r>
        <w:t>Acho que a nova grafia é subobjetivo.</w:t>
      </w:r>
    </w:p>
  </w:comment>
  <w:comment w:id="137" w:author="Pedro Moreira" w:date="2018-04-23T10:23:00Z" w:initials="PM">
    <w:p w14:paraId="2F3ACA86" w14:textId="598F4926" w:rsidR="00A8326E" w:rsidRDefault="00A8326E">
      <w:pPr>
        <w:pStyle w:val="Textodecomentrio"/>
      </w:pPr>
      <w:r>
        <w:rPr>
          <w:rStyle w:val="Refdecomentrio"/>
        </w:rPr>
        <w:annotationRef/>
      </w:r>
      <w:r>
        <w:t>Considerar retirar.</w:t>
      </w:r>
    </w:p>
  </w:comment>
  <w:comment w:id="174" w:author="Pedro Moreira" w:date="2018-04-23T10:34:00Z" w:initials="PM">
    <w:p w14:paraId="64437178" w14:textId="375C0608" w:rsidR="00A8326E" w:rsidRDefault="00A8326E">
      <w:pPr>
        <w:pStyle w:val="Textodecomentrio"/>
      </w:pPr>
      <w:r>
        <w:rPr>
          <w:rStyle w:val="Refdecomentrio"/>
        </w:rPr>
        <w:annotationRef/>
      </w:r>
      <w:r>
        <w:t>Vou ler isto e a introduçãoo com mais calma para poder sugerir algo que possa crecentar valorm, caso se justif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5736B9FB" w15:done="0"/>
  <w15:commentEx w15:paraId="6C0678D7" w15:done="0"/>
  <w15:commentEx w15:paraId="201D6CFB" w15:done="0"/>
  <w15:commentEx w15:paraId="4B66004E" w15:done="0"/>
  <w15:commentEx w15:paraId="423DACEF" w15:done="0"/>
  <w15:commentEx w15:paraId="458D0A6E" w15:done="0"/>
  <w15:commentEx w15:paraId="38E3DDFA" w15:done="0"/>
  <w15:commentEx w15:paraId="69325CF1" w15:done="0"/>
  <w15:commentEx w15:paraId="79EAF673" w15:done="0"/>
  <w15:commentEx w15:paraId="2F307935" w15:done="0"/>
  <w15:commentEx w15:paraId="1C994E0B" w15:done="0"/>
  <w15:commentEx w15:paraId="6DF41F10" w15:done="0"/>
  <w15:commentEx w15:paraId="2F3ACA86" w15:done="0"/>
  <w15:commentEx w15:paraId="6443717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82D26" w14:textId="77777777" w:rsidR="00EA3951" w:rsidRDefault="00EA3951" w:rsidP="00AA60D4">
      <w:r>
        <w:separator/>
      </w:r>
    </w:p>
  </w:endnote>
  <w:endnote w:type="continuationSeparator" w:id="0">
    <w:p w14:paraId="4E59A4FD" w14:textId="77777777" w:rsidR="00EA3951" w:rsidRDefault="00EA395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8326E" w:rsidRDefault="00A8326E" w:rsidP="00AA60D4">
    <w:pPr>
      <w:pStyle w:val="Rodap"/>
    </w:pPr>
  </w:p>
  <w:p w14:paraId="0905A20C" w14:textId="77777777" w:rsidR="00A8326E" w:rsidRDefault="00A8326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9A5AEA6" w:rsidR="00A8326E" w:rsidRDefault="00A8326E">
        <w:pPr>
          <w:pStyle w:val="Rodap"/>
          <w:jc w:val="right"/>
        </w:pPr>
        <w:r>
          <w:fldChar w:fldCharType="begin"/>
        </w:r>
        <w:r>
          <w:instrText xml:space="preserve"> PAGE   \* MERGEFORMAT </w:instrText>
        </w:r>
        <w:r>
          <w:fldChar w:fldCharType="separate"/>
        </w:r>
        <w:r w:rsidR="00064F69">
          <w:rPr>
            <w:noProof/>
          </w:rPr>
          <w:t>i</w:t>
        </w:r>
        <w:r>
          <w:rPr>
            <w:noProof/>
          </w:rPr>
          <w:fldChar w:fldCharType="end"/>
        </w:r>
      </w:p>
    </w:sdtContent>
  </w:sdt>
  <w:p w14:paraId="0905A20F" w14:textId="77777777" w:rsidR="00A8326E" w:rsidRDefault="00A8326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E44A86" w14:textId="77777777" w:rsidR="00EA3951" w:rsidRDefault="00EA3951" w:rsidP="00AA60D4">
      <w:r>
        <w:separator/>
      </w:r>
    </w:p>
  </w:footnote>
  <w:footnote w:type="continuationSeparator" w:id="0">
    <w:p w14:paraId="69973D32" w14:textId="77777777" w:rsidR="00EA3951" w:rsidRDefault="00EA395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8326E" w:rsidRDefault="00A8326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1CC8"/>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0DEE"/>
    <w:rsid w:val="00051DAE"/>
    <w:rsid w:val="000525C2"/>
    <w:rsid w:val="00052E79"/>
    <w:rsid w:val="00053306"/>
    <w:rsid w:val="000558F0"/>
    <w:rsid w:val="00056543"/>
    <w:rsid w:val="000638C7"/>
    <w:rsid w:val="00063DB3"/>
    <w:rsid w:val="000649FA"/>
    <w:rsid w:val="00064B63"/>
    <w:rsid w:val="00064F69"/>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5E74"/>
    <w:rsid w:val="00116DA4"/>
    <w:rsid w:val="001170E7"/>
    <w:rsid w:val="0011715A"/>
    <w:rsid w:val="0012071B"/>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031"/>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390B"/>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A37"/>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00D"/>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0F4B"/>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1A"/>
    <w:rsid w:val="006478B8"/>
    <w:rsid w:val="006508F4"/>
    <w:rsid w:val="00650C66"/>
    <w:rsid w:val="00651A6C"/>
    <w:rsid w:val="00652EB9"/>
    <w:rsid w:val="00652F40"/>
    <w:rsid w:val="00652F6E"/>
    <w:rsid w:val="00654080"/>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4134"/>
    <w:rsid w:val="006665F7"/>
    <w:rsid w:val="00666C52"/>
    <w:rsid w:val="00667C69"/>
    <w:rsid w:val="00667F04"/>
    <w:rsid w:val="006711A1"/>
    <w:rsid w:val="0067177C"/>
    <w:rsid w:val="00671CC8"/>
    <w:rsid w:val="00672740"/>
    <w:rsid w:val="00672BAE"/>
    <w:rsid w:val="006738C4"/>
    <w:rsid w:val="00675387"/>
    <w:rsid w:val="00677AB2"/>
    <w:rsid w:val="00680EC0"/>
    <w:rsid w:val="006814C9"/>
    <w:rsid w:val="00682215"/>
    <w:rsid w:val="006827DF"/>
    <w:rsid w:val="00682B6F"/>
    <w:rsid w:val="006836A1"/>
    <w:rsid w:val="00683FB3"/>
    <w:rsid w:val="00686B7D"/>
    <w:rsid w:val="00686FEA"/>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4983"/>
    <w:rsid w:val="00835FE4"/>
    <w:rsid w:val="00840378"/>
    <w:rsid w:val="00841520"/>
    <w:rsid w:val="008420A5"/>
    <w:rsid w:val="00843144"/>
    <w:rsid w:val="0084336E"/>
    <w:rsid w:val="00843AD6"/>
    <w:rsid w:val="00843E7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5738"/>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31B"/>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428C"/>
    <w:rsid w:val="009E529E"/>
    <w:rsid w:val="009F0F85"/>
    <w:rsid w:val="009F195B"/>
    <w:rsid w:val="009F236B"/>
    <w:rsid w:val="009F30DD"/>
    <w:rsid w:val="009F3730"/>
    <w:rsid w:val="009F3C83"/>
    <w:rsid w:val="009F57FF"/>
    <w:rsid w:val="009F6392"/>
    <w:rsid w:val="009F7331"/>
    <w:rsid w:val="00A02636"/>
    <w:rsid w:val="00A03DDF"/>
    <w:rsid w:val="00A04786"/>
    <w:rsid w:val="00A04F04"/>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37B79"/>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44AD"/>
    <w:rsid w:val="00A67E55"/>
    <w:rsid w:val="00A67F24"/>
    <w:rsid w:val="00A71333"/>
    <w:rsid w:val="00A73126"/>
    <w:rsid w:val="00A73138"/>
    <w:rsid w:val="00A733A9"/>
    <w:rsid w:val="00A738B0"/>
    <w:rsid w:val="00A74B9E"/>
    <w:rsid w:val="00A74E62"/>
    <w:rsid w:val="00A76C98"/>
    <w:rsid w:val="00A77982"/>
    <w:rsid w:val="00A80C44"/>
    <w:rsid w:val="00A82F95"/>
    <w:rsid w:val="00A8326E"/>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3752"/>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412A"/>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2666"/>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273"/>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40E6"/>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4C8"/>
    <w:rsid w:val="00D37BB6"/>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759C7"/>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465"/>
    <w:rsid w:val="00DB0995"/>
    <w:rsid w:val="00DB181B"/>
    <w:rsid w:val="00DB1851"/>
    <w:rsid w:val="00DB1B0C"/>
    <w:rsid w:val="00DB2501"/>
    <w:rsid w:val="00DB3392"/>
    <w:rsid w:val="00DB3F80"/>
    <w:rsid w:val="00DB464B"/>
    <w:rsid w:val="00DB4CF6"/>
    <w:rsid w:val="00DB7501"/>
    <w:rsid w:val="00DB7A80"/>
    <w:rsid w:val="00DB7D02"/>
    <w:rsid w:val="00DC2A7D"/>
    <w:rsid w:val="00DC319C"/>
    <w:rsid w:val="00DC35BF"/>
    <w:rsid w:val="00DC6BDC"/>
    <w:rsid w:val="00DC7D3D"/>
    <w:rsid w:val="00DD35C3"/>
    <w:rsid w:val="00DD4DE5"/>
    <w:rsid w:val="00DD58C5"/>
    <w:rsid w:val="00DD5B02"/>
    <w:rsid w:val="00DD63C7"/>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3951"/>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368A"/>
    <w:rsid w:val="00EE5CE8"/>
    <w:rsid w:val="00EE6712"/>
    <w:rsid w:val="00EE6CDC"/>
    <w:rsid w:val="00EE72C6"/>
    <w:rsid w:val="00EF1010"/>
    <w:rsid w:val="00EF407F"/>
    <w:rsid w:val="00EF42EB"/>
    <w:rsid w:val="00EF6771"/>
    <w:rsid w:val="00F002AC"/>
    <w:rsid w:val="00F00E8B"/>
    <w:rsid w:val="00F025E8"/>
    <w:rsid w:val="00F026BB"/>
    <w:rsid w:val="00F05269"/>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0F5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043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C86A1CBE-C77A-4476-A512-81C38E273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190876061">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7288">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142A20-C779-4436-95D1-AD1F87DCA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Pages>
  <Words>36144</Words>
  <Characters>195182</Characters>
  <Application>Microsoft Office Word</Application>
  <DocSecurity>0</DocSecurity>
  <Lines>1626</Lines>
  <Paragraphs>4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8</cp:revision>
  <cp:lastPrinted>2017-07-19T16:16:00Z</cp:lastPrinted>
  <dcterms:created xsi:type="dcterms:W3CDTF">2018-04-23T08:08:00Z</dcterms:created>
  <dcterms:modified xsi:type="dcterms:W3CDTF">2018-04-2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